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41E316" w14:textId="77777777" w:rsidR="004D643C" w:rsidRDefault="004D643C" w:rsidP="004D643C">
      <w:r>
        <w:t>1. ABOUT THE DATASET</w:t>
      </w:r>
    </w:p>
    <w:p w14:paraId="2DB19A23" w14:textId="77777777" w:rsidR="004D643C" w:rsidRDefault="004D643C" w:rsidP="004D643C">
      <w:r>
        <w:t>------------</w:t>
      </w:r>
    </w:p>
    <w:p w14:paraId="1172EDB6" w14:textId="77777777" w:rsidR="004D643C" w:rsidRPr="00F70101" w:rsidRDefault="004D643C" w:rsidP="004D643C">
      <w:pPr>
        <w:rPr>
          <w:rFonts w:cstheme="minorHAnsi"/>
        </w:rPr>
      </w:pPr>
    </w:p>
    <w:p w14:paraId="45FF6C76" w14:textId="66807165" w:rsidR="004D643C" w:rsidRDefault="004D643C" w:rsidP="00EE37CC">
      <w:pPr>
        <w:spacing w:line="240" w:lineRule="auto"/>
      </w:pPr>
      <w:r w:rsidRPr="00F70101">
        <w:rPr>
          <w:rFonts w:cstheme="minorHAnsi"/>
        </w:rPr>
        <w:t>Title:</w:t>
      </w:r>
      <w:bookmarkStart w:id="0" w:name="_Hlk98743761"/>
      <w:r w:rsidR="00AE70BF" w:rsidRPr="00F70101">
        <w:rPr>
          <w:rFonts w:cstheme="minorHAnsi"/>
        </w:rPr>
        <w:t xml:space="preserve"> </w:t>
      </w:r>
      <w:bookmarkEnd w:id="0"/>
      <w:r w:rsidR="00EE37CC" w:rsidRPr="00EE37CC">
        <w:rPr>
          <w:rFonts w:cstheme="minorHAnsi"/>
        </w:rPr>
        <w:t>Pear phenology and climate data from 1960-2020, Kent, UK</w:t>
      </w:r>
      <w:r w:rsidR="00EE37CC">
        <w:rPr>
          <w:rFonts w:cstheme="minorHAnsi"/>
        </w:rPr>
        <w:t>.</w:t>
      </w:r>
    </w:p>
    <w:p w14:paraId="72F0C24F" w14:textId="417EFF96" w:rsidR="004D643C" w:rsidRDefault="004D643C" w:rsidP="00AE70BF">
      <w:r>
        <w:t xml:space="preserve">Creator(s): </w:t>
      </w:r>
      <w:r w:rsidR="00AE70BF">
        <w:t xml:space="preserve">Laura A. Reeves </w:t>
      </w:r>
    </w:p>
    <w:p w14:paraId="195B3508" w14:textId="77777777" w:rsidR="004D643C" w:rsidRDefault="004D643C" w:rsidP="004D643C"/>
    <w:p w14:paraId="5B0E2FC6" w14:textId="05A4A047" w:rsidR="004D643C" w:rsidRDefault="004D643C" w:rsidP="00AE70BF">
      <w:r>
        <w:t xml:space="preserve">Organisation(s): </w:t>
      </w:r>
      <w:r w:rsidR="00AE70BF">
        <w:t>University of Reading</w:t>
      </w:r>
      <w:r w:rsidR="00F7382C">
        <w:t>.</w:t>
      </w:r>
    </w:p>
    <w:p w14:paraId="4A4B9DCA" w14:textId="77777777" w:rsidR="004D643C" w:rsidRDefault="004D643C" w:rsidP="004D643C"/>
    <w:p w14:paraId="51F12693" w14:textId="2236E3A6" w:rsidR="004D643C" w:rsidRDefault="004D643C" w:rsidP="004D643C">
      <w:r>
        <w:t>Rights-holder(s):</w:t>
      </w:r>
      <w:r w:rsidR="00AE70BF">
        <w:t xml:space="preserve"> </w:t>
      </w:r>
      <w:r w:rsidR="00711162">
        <w:t>Laura Reeves</w:t>
      </w:r>
    </w:p>
    <w:p w14:paraId="2B61A73A" w14:textId="77777777" w:rsidR="004D643C" w:rsidRDefault="004D643C" w:rsidP="004D643C"/>
    <w:p w14:paraId="5C591D08" w14:textId="108E7D60" w:rsidR="004D643C" w:rsidRDefault="004D643C" w:rsidP="004D643C">
      <w:r>
        <w:t>Publication Year:</w:t>
      </w:r>
      <w:r w:rsidR="00AE70BF">
        <w:t xml:space="preserve"> 2022</w:t>
      </w:r>
    </w:p>
    <w:p w14:paraId="61BBA840" w14:textId="77777777" w:rsidR="004D643C" w:rsidRDefault="004D643C" w:rsidP="004D643C"/>
    <w:p w14:paraId="328A3E96" w14:textId="260C7604" w:rsidR="008F0369" w:rsidRDefault="004D643C" w:rsidP="004D643C">
      <w:r>
        <w:t xml:space="preserve">Description: </w:t>
      </w:r>
      <w:r w:rsidR="00AE70BF">
        <w:t>This dataset contains flowering times</w:t>
      </w:r>
      <w:r w:rsidR="00E140B8">
        <w:t xml:space="preserve"> (in Julian days) </w:t>
      </w:r>
      <w:r w:rsidR="00AE70BF">
        <w:t xml:space="preserve">of 12 different pear cultivars from 1960-2020 </w:t>
      </w:r>
      <w:r w:rsidR="00AE70BF" w:rsidRPr="00D30C4B">
        <w:t xml:space="preserve">collated from </w:t>
      </w:r>
      <w:r w:rsidR="00005708">
        <w:t>the</w:t>
      </w:r>
      <w:r w:rsidR="00512055">
        <w:t xml:space="preserve"> </w:t>
      </w:r>
      <w:r w:rsidR="007F5630" w:rsidRPr="00D30C4B">
        <w:t xml:space="preserve">National Institute </w:t>
      </w:r>
      <w:r w:rsidR="00802073" w:rsidRPr="00D30C4B">
        <w:t xml:space="preserve">of Agricultural Botany East </w:t>
      </w:r>
      <w:proofErr w:type="spellStart"/>
      <w:r w:rsidR="00802073" w:rsidRPr="00D30C4B">
        <w:t>Malling</w:t>
      </w:r>
      <w:proofErr w:type="spellEnd"/>
      <w:r w:rsidR="00802073" w:rsidRPr="00D30C4B">
        <w:t xml:space="preserve"> Research (NIAB EMR) </w:t>
      </w:r>
      <w:r w:rsidR="00E140B8" w:rsidRPr="00D30C4B">
        <w:t xml:space="preserve">in East </w:t>
      </w:r>
      <w:proofErr w:type="spellStart"/>
      <w:r w:rsidR="00E140B8" w:rsidRPr="00D30C4B">
        <w:t>Malling</w:t>
      </w:r>
      <w:proofErr w:type="spellEnd"/>
      <w:r w:rsidR="00C6758A">
        <w:t>,</w:t>
      </w:r>
      <w:r w:rsidR="00E140B8" w:rsidRPr="00D30C4B">
        <w:t xml:space="preserve"> Kent and the National Fruit Collection in </w:t>
      </w:r>
      <w:proofErr w:type="spellStart"/>
      <w:r w:rsidR="00E140B8" w:rsidRPr="00D30C4B">
        <w:t>Brogdale</w:t>
      </w:r>
      <w:proofErr w:type="spellEnd"/>
      <w:r w:rsidR="00E140B8" w:rsidRPr="00D30C4B">
        <w:t>. There are four different phenological</w:t>
      </w:r>
      <w:r w:rsidR="00E140B8">
        <w:t xml:space="preserve"> stages included</w:t>
      </w:r>
      <w:r w:rsidR="00FD1478">
        <w:t>:</w:t>
      </w:r>
      <w:r w:rsidR="00E140B8">
        <w:t xml:space="preserve"> </w:t>
      </w:r>
    </w:p>
    <w:p w14:paraId="66D97480" w14:textId="1164330D" w:rsidR="00DD4DDE" w:rsidRDefault="008F0369" w:rsidP="008F0369">
      <w:r>
        <w:t>- F</w:t>
      </w:r>
      <w:r w:rsidR="00E140B8">
        <w:t>irst flowering; when the first flower is open on the pear tree</w:t>
      </w:r>
      <w:r w:rsidR="00C8367B">
        <w:t xml:space="preserve"> (</w:t>
      </w:r>
      <w:r w:rsidR="00C8367B" w:rsidRPr="00E140B8">
        <w:t>First_and_ten_flowering</w:t>
      </w:r>
      <w:r w:rsidR="00C8367B">
        <w:t>.csv)</w:t>
      </w:r>
    </w:p>
    <w:p w14:paraId="7371AE42" w14:textId="12727E51" w:rsidR="00981FF0" w:rsidRDefault="00DD4DDE" w:rsidP="00981FF0">
      <w:r>
        <w:t xml:space="preserve">- </w:t>
      </w:r>
      <w:r w:rsidR="008F0369">
        <w:t>T</w:t>
      </w:r>
      <w:r w:rsidR="00E140B8">
        <w:t>en percent flowering</w:t>
      </w:r>
      <w:r w:rsidR="00C8367B">
        <w:t>,</w:t>
      </w:r>
      <w:r w:rsidR="00E140B8">
        <w:t xml:space="preserve"> </w:t>
      </w:r>
      <w:r w:rsidR="00E140B8" w:rsidRPr="006934F7">
        <w:t>when 10% of flowers are open on the pear tree</w:t>
      </w:r>
      <w:r w:rsidR="00005708">
        <w:t xml:space="preserve"> </w:t>
      </w:r>
      <w:r w:rsidR="006934F7">
        <w:t>(</w:t>
      </w:r>
      <w:r w:rsidR="006934F7" w:rsidRPr="00E140B8">
        <w:t>First_and_ten_flowering</w:t>
      </w:r>
      <w:r w:rsidR="006934F7">
        <w:t>.csv</w:t>
      </w:r>
      <w:r w:rsidR="00C8367B">
        <w:t>)</w:t>
      </w:r>
    </w:p>
    <w:p w14:paraId="34B847DF" w14:textId="7F8CA053" w:rsidR="00981FF0" w:rsidRDefault="00981FF0" w:rsidP="00981FF0">
      <w:r>
        <w:t>- F</w:t>
      </w:r>
      <w:r w:rsidR="00E140B8">
        <w:t>ull flowering</w:t>
      </w:r>
      <w:r w:rsidR="00C8367B">
        <w:t>,</w:t>
      </w:r>
      <w:r w:rsidR="00E140B8">
        <w:t xml:space="preserve"> when </w:t>
      </w:r>
      <w:r w:rsidR="00507028">
        <w:t>over 50% of flowers</w:t>
      </w:r>
      <w:r w:rsidR="00507028" w:rsidRPr="00507028">
        <w:t xml:space="preserve"> </w:t>
      </w:r>
      <w:r w:rsidR="00507028">
        <w:t xml:space="preserve">have opened on the </w:t>
      </w:r>
      <w:proofErr w:type="gramStart"/>
      <w:r w:rsidR="00507028">
        <w:t>tree</w:t>
      </w:r>
      <w:r w:rsidR="00C8367B">
        <w:t>(</w:t>
      </w:r>
      <w:proofErr w:type="gramEnd"/>
      <w:r w:rsidR="00C8367B" w:rsidRPr="00E140B8">
        <w:t>F</w:t>
      </w:r>
      <w:r w:rsidR="00C8367B">
        <w:t>ull_</w:t>
      </w:r>
      <w:r w:rsidR="00C8367B" w:rsidRPr="00E140B8">
        <w:t>flowering</w:t>
      </w:r>
      <w:r w:rsidR="00C8367B">
        <w:t>.csv);</w:t>
      </w:r>
    </w:p>
    <w:p w14:paraId="4BBB2062" w14:textId="58345C80" w:rsidR="00981FF0" w:rsidRDefault="00981FF0" w:rsidP="00981FF0">
      <w:r>
        <w:t>- L</w:t>
      </w:r>
      <w:r w:rsidR="00507028">
        <w:t>ast flowering</w:t>
      </w:r>
      <w:r w:rsidR="00C8367B">
        <w:t>,</w:t>
      </w:r>
      <w:r w:rsidR="00507028">
        <w:t xml:space="preserve"> when 90% of petals have fallen </w:t>
      </w:r>
      <w:r w:rsidR="00C8367B">
        <w:t>(Last_flowering.csv)</w:t>
      </w:r>
    </w:p>
    <w:p w14:paraId="6A1C4DD5" w14:textId="0A239CE0" w:rsidR="004D643C" w:rsidRDefault="00507028" w:rsidP="00981FF0">
      <w:r>
        <w:t xml:space="preserve">Alongside this </w:t>
      </w:r>
      <w:r w:rsidR="00E110EE">
        <w:t xml:space="preserve">weather variables including </w:t>
      </w:r>
      <w:r w:rsidR="009A535F">
        <w:t xml:space="preserve">maximum, minimum and mean temperatures for each month, total monthly rainfall, total monthly frost days, </w:t>
      </w:r>
      <w:r w:rsidR="00CB6670">
        <w:t xml:space="preserve">January-April average mean temperature and January-April total </w:t>
      </w:r>
      <w:r w:rsidR="00DF5B88">
        <w:t xml:space="preserve">frost days, used within the </w:t>
      </w:r>
      <w:r w:rsidR="00F51111">
        <w:t>principal components analysis</w:t>
      </w:r>
      <w:r w:rsidR="00F51111" w:rsidRPr="00D30C4B" w:rsidDel="00F51111">
        <w:t xml:space="preserve"> </w:t>
      </w:r>
      <w:r w:rsidR="00F51111">
        <w:t>(</w:t>
      </w:r>
      <w:r w:rsidR="00F51111" w:rsidRPr="00D30C4B">
        <w:t>PCA</w:t>
      </w:r>
      <w:r w:rsidR="00F51111">
        <w:t xml:space="preserve">) </w:t>
      </w:r>
      <w:r w:rsidR="00DF5B88" w:rsidRPr="00D30C4B">
        <w:t xml:space="preserve">and </w:t>
      </w:r>
      <w:r w:rsidR="00F51111">
        <w:t>linear mixed model</w:t>
      </w:r>
      <w:r w:rsidR="00F51111">
        <w:t>s (</w:t>
      </w:r>
      <w:r w:rsidR="00F51111" w:rsidRPr="00D30C4B">
        <w:t>LMM</w:t>
      </w:r>
      <w:r w:rsidR="00F51111">
        <w:t>).</w:t>
      </w:r>
      <w:r w:rsidR="00DF5B88">
        <w:t xml:space="preserve"> Weather variables were calculated using Met Office data from </w:t>
      </w:r>
      <w:proofErr w:type="spellStart"/>
      <w:r w:rsidR="00DF5B88">
        <w:t>Brogdale</w:t>
      </w:r>
      <w:proofErr w:type="spellEnd"/>
      <w:r w:rsidR="00DF5B88">
        <w:t xml:space="preserve"> and East </w:t>
      </w:r>
      <w:proofErr w:type="spellStart"/>
      <w:r w:rsidR="00DF5B88">
        <w:t>Malling</w:t>
      </w:r>
      <w:proofErr w:type="spellEnd"/>
      <w:r w:rsidR="00DF5B88">
        <w:t xml:space="preserve"> weather stations. The data set also contains frost days Jan-Apr and mean Jan-Apr temperature predicted for 2080, for 4 </w:t>
      </w:r>
      <w:r w:rsidR="00DF5B88" w:rsidRPr="00D30C4B">
        <w:t xml:space="preserve">different </w:t>
      </w:r>
      <w:r w:rsidR="00C8532E" w:rsidRPr="00C8532E">
        <w:t>Representative Concentration Pathway</w:t>
      </w:r>
      <w:r w:rsidR="00C8532E">
        <w:t xml:space="preserve"> (</w:t>
      </w:r>
      <w:r w:rsidR="00DF5B88" w:rsidRPr="00D30C4B">
        <w:t>RCP</w:t>
      </w:r>
      <w:r w:rsidR="00C8532E">
        <w:t>)</w:t>
      </w:r>
      <w:r w:rsidR="00DF5B88">
        <w:t xml:space="preserve"> scenarios, calculated using </w:t>
      </w:r>
      <w:r w:rsidR="00DF5B88" w:rsidRPr="00DD4DDE">
        <w:rPr>
          <w:rFonts w:cstheme="minorHAnsi"/>
        </w:rPr>
        <w:t xml:space="preserve">data from the UK Climate Projections User Interface </w:t>
      </w:r>
      <w:r w:rsidR="00DF5B88" w:rsidRPr="00DD4DDE">
        <w:rPr>
          <w:rFonts w:cstheme="minorHAnsi"/>
        </w:rPr>
        <w:fldChar w:fldCharType="begin"/>
      </w:r>
      <w:r w:rsidR="00DF5B88" w:rsidRPr="00DD4DDE">
        <w:rPr>
          <w:rFonts w:cstheme="minorHAnsi"/>
        </w:rPr>
        <w:instrText xml:space="preserve"> ADDIN EN.CITE &lt;EndNote&gt;&lt;Cite&gt;&lt;Author&gt;UKCP&lt;/Author&gt;&lt;Year&gt;2021&lt;/Year&gt;&lt;RecNum&gt;686&lt;/RecNum&gt;&lt;DisplayText&gt;(UKCP, 2021)&lt;/DisplayText&gt;&lt;record&gt;&lt;rec-number&gt;686&lt;/rec-number&gt;&lt;foreign-keys&gt;&lt;key app="EN" db-id="ae95eppp4t5s9cedfdnx0w25we9a2rzdppev" timestamp="1636453966"&gt;686&lt;/key&gt;&lt;/foreign-keys&gt;&lt;ref-type name="Journal Article"&gt;17&lt;/ref-type&gt;&lt;contributors&gt;&lt;authors&gt;&lt;author&gt;UKCP&lt;/author&gt;&lt;/authors&gt;&lt;/contributors&gt;&lt;titles&gt;&lt;title&gt;UK Climate Projections User Interface Data: Anomalies for probabilistic projections (25km) over UK, 1961-2100&lt;/title&gt;&lt;/titles&gt;&lt;dates&gt;&lt;year&gt;2021&lt;/year&gt;&lt;/dates&gt;&lt;urls&gt;&lt;related-urls&gt;&lt;url&gt;https://ukclimateprojections-ui.metoffice.gov.uk/products/form/LS1_Sample_01&lt;/url&gt;&lt;/related-urls&gt;&lt;/urls&gt;&lt;/record&gt;&lt;/Cite&gt;&lt;/EndNote&gt;</w:instrText>
      </w:r>
      <w:r w:rsidR="00DF5B88" w:rsidRPr="00DD4DDE">
        <w:rPr>
          <w:rFonts w:cstheme="minorHAnsi"/>
        </w:rPr>
        <w:fldChar w:fldCharType="separate"/>
      </w:r>
      <w:r w:rsidR="00DF5B88" w:rsidRPr="00DD4DDE">
        <w:rPr>
          <w:rFonts w:cstheme="minorHAnsi"/>
          <w:noProof/>
        </w:rPr>
        <w:t>(UKCP, 2021)</w:t>
      </w:r>
      <w:r w:rsidR="00DF5B88" w:rsidRPr="00DD4DDE">
        <w:rPr>
          <w:rFonts w:cstheme="minorHAnsi"/>
        </w:rPr>
        <w:fldChar w:fldCharType="end"/>
      </w:r>
      <w:r w:rsidR="00DF5B88" w:rsidRPr="00DD4DDE">
        <w:rPr>
          <w:rFonts w:cstheme="minorHAnsi"/>
        </w:rPr>
        <w:t>.</w:t>
      </w:r>
    </w:p>
    <w:p w14:paraId="484934C6" w14:textId="0B66A224" w:rsidR="004D643C" w:rsidRDefault="004D643C" w:rsidP="004D643C">
      <w:r>
        <w:t xml:space="preserve">Cite as: </w:t>
      </w:r>
      <w:r w:rsidR="00587033" w:rsidRPr="00587033">
        <w:t>Laura A. Reeves</w:t>
      </w:r>
      <w:r w:rsidR="00587033">
        <w:t xml:space="preserve"> (2022): </w:t>
      </w:r>
      <w:r w:rsidR="00EE37CC" w:rsidRPr="00EE37CC">
        <w:t>Pear phenology and climate data from 1960-2020, Kent, UK</w:t>
      </w:r>
      <w:r w:rsidR="00063885">
        <w:t xml:space="preserve">. </w:t>
      </w:r>
      <w:r w:rsidR="00960FDD">
        <w:t>University of Reading. Dataset. https://doi.org/</w:t>
      </w:r>
      <w:r w:rsidR="00C8532E">
        <w:t>10.17864/1947.000404</w:t>
      </w:r>
    </w:p>
    <w:p w14:paraId="52ABE25C" w14:textId="0EB11534" w:rsidR="00606E8B" w:rsidRDefault="004D643C" w:rsidP="004D643C">
      <w:r>
        <w:t>Related publication</w:t>
      </w:r>
      <w:r w:rsidRPr="0074662A">
        <w:t xml:space="preserve">: </w:t>
      </w:r>
    </w:p>
    <w:p w14:paraId="574D90B0" w14:textId="77777777" w:rsidR="00B112AF" w:rsidRPr="0074662A" w:rsidRDefault="00B112AF" w:rsidP="00B112AF">
      <w:r w:rsidRPr="00AB4AF1">
        <w:t>Re</w:t>
      </w:r>
      <w:r w:rsidRPr="009731A7">
        <w:t>eves, L</w:t>
      </w:r>
      <w:r>
        <w:t>.</w:t>
      </w:r>
      <w:r w:rsidRPr="009731A7">
        <w:t>, Fount</w:t>
      </w:r>
      <w:r>
        <w:t xml:space="preserve">ain, M., Garratt, M. and Senapathi, D. (2022) Climate induced phenological shifts in pears – a crop of economic importance in the UK. </w:t>
      </w:r>
      <w:r w:rsidRPr="0074662A">
        <w:t>Agricultur</w:t>
      </w:r>
      <w:r w:rsidRPr="009731A7">
        <w:t>e, Ecosystems and Envi</w:t>
      </w:r>
      <w:r>
        <w:t>ronment. Accepted 18/07/2022</w:t>
      </w:r>
    </w:p>
    <w:p w14:paraId="24293F15" w14:textId="7189E890" w:rsidR="004D643C" w:rsidRPr="0074662A" w:rsidRDefault="004D643C" w:rsidP="004D643C">
      <w:r w:rsidRPr="0074662A">
        <w:t xml:space="preserve">Contact: </w:t>
      </w:r>
      <w:r w:rsidR="00960FDD" w:rsidRPr="0074662A">
        <w:t xml:space="preserve">Laura A. Reeves, email: </w:t>
      </w:r>
      <w:r w:rsidR="00973775" w:rsidRPr="0074662A">
        <w:t>l.reeves@pgr.reading.ac.uk</w:t>
      </w:r>
    </w:p>
    <w:p w14:paraId="5D65D19C" w14:textId="77777777" w:rsidR="004D643C" w:rsidRPr="0074662A" w:rsidRDefault="004D643C" w:rsidP="004D643C"/>
    <w:p w14:paraId="2627245E" w14:textId="77777777" w:rsidR="004D643C" w:rsidRPr="0074662A" w:rsidRDefault="004D643C" w:rsidP="004D643C"/>
    <w:p w14:paraId="46AAE3B1" w14:textId="77777777" w:rsidR="004D643C" w:rsidRDefault="004D643C" w:rsidP="004D643C">
      <w:r>
        <w:t>2. TERMS OF USE</w:t>
      </w:r>
    </w:p>
    <w:p w14:paraId="24EDEA53" w14:textId="77777777" w:rsidR="004D643C" w:rsidRDefault="004D643C" w:rsidP="004D643C">
      <w:r>
        <w:t>-----------------</w:t>
      </w:r>
    </w:p>
    <w:p w14:paraId="564330A4" w14:textId="77777777" w:rsidR="004D643C" w:rsidRDefault="004D643C" w:rsidP="004D643C"/>
    <w:p w14:paraId="6AADF026" w14:textId="3EDB4986" w:rsidR="004D643C" w:rsidRDefault="004D643C" w:rsidP="004D643C">
      <w:r>
        <w:t xml:space="preserve">Copyright </w:t>
      </w:r>
      <w:r w:rsidR="00973775">
        <w:t xml:space="preserve">2022, </w:t>
      </w:r>
      <w:r w:rsidR="00973775" w:rsidRPr="00587033">
        <w:t>Laura A. Reeves</w:t>
      </w:r>
      <w:r w:rsidR="00F7382C">
        <w:t>, University of Reading.</w:t>
      </w:r>
      <w:r w:rsidR="00973775">
        <w:t xml:space="preserve"> </w:t>
      </w:r>
      <w:r>
        <w:t>This dataset is licensed under a Creative Commons Attribution 4.0 International Licence: https://creativecommons.org/licenses/by/4.0/.</w:t>
      </w:r>
    </w:p>
    <w:p w14:paraId="6F67CD8C" w14:textId="77777777" w:rsidR="004D643C" w:rsidRDefault="004D643C" w:rsidP="004D643C"/>
    <w:p w14:paraId="7C457961" w14:textId="77777777" w:rsidR="004D643C" w:rsidRDefault="004D643C" w:rsidP="004D643C">
      <w:r>
        <w:t>3. PROJECT AND FUNDING INFORMATION</w:t>
      </w:r>
    </w:p>
    <w:p w14:paraId="104E7275" w14:textId="77777777" w:rsidR="004D643C" w:rsidRDefault="004D643C" w:rsidP="004D643C">
      <w:r>
        <w:t>------------</w:t>
      </w:r>
    </w:p>
    <w:p w14:paraId="2C899B7E" w14:textId="77777777" w:rsidR="004D643C" w:rsidRDefault="004D643C" w:rsidP="004D643C"/>
    <w:p w14:paraId="5C354541" w14:textId="4342BAD9" w:rsidR="004D643C" w:rsidRDefault="004D643C" w:rsidP="004D643C">
      <w:r>
        <w:t xml:space="preserve">Title: </w:t>
      </w:r>
      <w:r w:rsidR="00973775" w:rsidRPr="00973775">
        <w:t>Pears, pests and natural enemies: modelling tri-trophic interactions in a changing climate</w:t>
      </w:r>
    </w:p>
    <w:p w14:paraId="02AEB51F" w14:textId="2A08328B" w:rsidR="004D643C" w:rsidRDefault="004D643C" w:rsidP="004D643C">
      <w:r>
        <w:t xml:space="preserve">Dates: </w:t>
      </w:r>
      <w:r w:rsidR="00973775">
        <w:t>21/09/2020 - 21/09/2024</w:t>
      </w:r>
    </w:p>
    <w:p w14:paraId="036705F6" w14:textId="77777777" w:rsidR="004D643C" w:rsidRDefault="004D643C" w:rsidP="004D643C"/>
    <w:p w14:paraId="225C5B7A" w14:textId="57D4033A" w:rsidR="004D643C" w:rsidRDefault="004D643C" w:rsidP="004D643C">
      <w:r>
        <w:t xml:space="preserve">Funding organisation: </w:t>
      </w:r>
      <w:r w:rsidR="00973775">
        <w:t>BB</w:t>
      </w:r>
      <w:r w:rsidR="00485042">
        <w:t>SRC</w:t>
      </w:r>
    </w:p>
    <w:p w14:paraId="4C2E2F20" w14:textId="38AC128B" w:rsidR="004D643C" w:rsidRDefault="00AB5BB7" w:rsidP="004D643C">
      <w:r>
        <w:t>Funding type: BBSRC training grant funded PhD project.</w:t>
      </w:r>
    </w:p>
    <w:p w14:paraId="22D2CB16" w14:textId="18D74353" w:rsidR="004D643C" w:rsidRDefault="004D643C" w:rsidP="004D643C">
      <w:r>
        <w:t>Grant no.:</w:t>
      </w:r>
      <w:r w:rsidR="00973775">
        <w:t xml:space="preserve"> </w:t>
      </w:r>
      <w:r w:rsidR="00973775" w:rsidRPr="00005708">
        <w:t>BB/V509747/1</w:t>
      </w:r>
    </w:p>
    <w:p w14:paraId="766FAFF1" w14:textId="77777777" w:rsidR="004D643C" w:rsidRDefault="004D643C" w:rsidP="004D643C"/>
    <w:p w14:paraId="35BDA5D1" w14:textId="77777777" w:rsidR="004D643C" w:rsidRDefault="004D643C" w:rsidP="004D643C">
      <w:r>
        <w:t>4. CONTENTS</w:t>
      </w:r>
    </w:p>
    <w:p w14:paraId="478F00BE" w14:textId="77777777" w:rsidR="004D643C" w:rsidRDefault="004D643C" w:rsidP="004D643C">
      <w:r>
        <w:t>------------</w:t>
      </w:r>
    </w:p>
    <w:p w14:paraId="541C4D3E" w14:textId="77777777" w:rsidR="004D643C" w:rsidRDefault="004D643C" w:rsidP="004D643C">
      <w:r>
        <w:t>File listing</w:t>
      </w:r>
    </w:p>
    <w:p w14:paraId="5CCC23A8" w14:textId="20BB82F7" w:rsidR="004D643C" w:rsidRDefault="00503C2A" w:rsidP="001D13EB">
      <w:pPr>
        <w:pStyle w:val="ListParagraph"/>
        <w:numPr>
          <w:ilvl w:val="0"/>
          <w:numId w:val="2"/>
        </w:numPr>
      </w:pPr>
      <w:r>
        <w:t>C</w:t>
      </w:r>
      <w:r w:rsidRPr="001D13EB">
        <w:t>limate</w:t>
      </w:r>
      <w:r>
        <w:t>_</w:t>
      </w:r>
      <w:r w:rsidR="001D13EB" w:rsidRPr="001D13EB">
        <w:t>scenarios</w:t>
      </w:r>
      <w:r w:rsidR="001D13EB">
        <w:t xml:space="preserve">.csv: </w:t>
      </w:r>
    </w:p>
    <w:p w14:paraId="39B2D114" w14:textId="77777777" w:rsidR="00AD782D" w:rsidRDefault="001D13EB" w:rsidP="00AD782D">
      <w:pPr>
        <w:pStyle w:val="ListParagraph"/>
        <w:numPr>
          <w:ilvl w:val="0"/>
          <w:numId w:val="3"/>
        </w:numPr>
      </w:pPr>
      <w:r>
        <w:t>5 variables, 7 rows</w:t>
      </w:r>
      <w:r w:rsidR="00AD782D">
        <w:t>.</w:t>
      </w:r>
    </w:p>
    <w:p w14:paraId="30CC4C45" w14:textId="67B37FCC" w:rsidR="00AD782D" w:rsidRPr="00AD782D" w:rsidRDefault="00AD782D" w:rsidP="00AD782D">
      <w:pPr>
        <w:pStyle w:val="ListParagraph"/>
        <w:numPr>
          <w:ilvl w:val="0"/>
          <w:numId w:val="3"/>
        </w:numPr>
      </w:pPr>
      <w:r>
        <w:t xml:space="preserve">Variables include: </w:t>
      </w:r>
      <w:r w:rsidRPr="00AD782D">
        <w:t>Scenario</w:t>
      </w:r>
      <w:r>
        <w:t xml:space="preserve"> (the type of RCP, current or historical scenario used), </w:t>
      </w:r>
      <w:r w:rsidRPr="00AD782D">
        <w:rPr>
          <w:rFonts w:ascii="Calibri" w:eastAsia="Times New Roman" w:hAnsi="Calibri" w:cs="Calibri"/>
          <w:color w:val="000000"/>
          <w:lang w:eastAsia="en-GB"/>
        </w:rPr>
        <w:t>Average Jan- Apr mean temp (°C), SE mean Jan- Apr temp (°</w:t>
      </w:r>
      <w:proofErr w:type="gramStart"/>
      <w:r w:rsidRPr="00AD782D">
        <w:rPr>
          <w:rFonts w:ascii="Calibri" w:eastAsia="Times New Roman" w:hAnsi="Calibri" w:cs="Calibri"/>
          <w:color w:val="000000"/>
          <w:lang w:eastAsia="en-GB"/>
        </w:rPr>
        <w:t>C)</w:t>
      </w:r>
      <w:r>
        <w:rPr>
          <w:rFonts w:ascii="Calibri" w:eastAsia="Times New Roman" w:hAnsi="Calibri" w:cs="Calibri"/>
          <w:color w:val="000000"/>
          <w:lang w:eastAsia="en-GB"/>
        </w:rPr>
        <w:t>(</w:t>
      </w:r>
      <w:proofErr w:type="gramEnd"/>
      <w:r>
        <w:rPr>
          <w:rFonts w:ascii="Calibri" w:eastAsia="Times New Roman" w:hAnsi="Calibri" w:cs="Calibri"/>
          <w:color w:val="000000"/>
          <w:lang w:eastAsia="en-GB"/>
        </w:rPr>
        <w:t xml:space="preserve">the standard error for the mean Jan-Apr temperature), </w:t>
      </w:r>
    </w:p>
    <w:p w14:paraId="65010CD3" w14:textId="34EFFC12" w:rsidR="00AD782D" w:rsidRDefault="00AD782D" w:rsidP="001D13EB">
      <w:pPr>
        <w:pStyle w:val="ListParagraph"/>
        <w:numPr>
          <w:ilvl w:val="0"/>
          <w:numId w:val="3"/>
        </w:numPr>
      </w:pPr>
      <w:r>
        <w:t>Missing data codes: NA</w:t>
      </w:r>
    </w:p>
    <w:p w14:paraId="2A70FFA6" w14:textId="0AECF271" w:rsidR="00234437" w:rsidRDefault="00AD782D" w:rsidP="00234437">
      <w:pPr>
        <w:pStyle w:val="ListParagraph"/>
        <w:numPr>
          <w:ilvl w:val="0"/>
          <w:numId w:val="3"/>
        </w:numPr>
      </w:pPr>
      <w:r>
        <w:t>Description: This is the average mean temperature and frost days from Jan-Apr</w:t>
      </w:r>
      <w:r w:rsidR="006C107C">
        <w:t>, as well as the SE,</w:t>
      </w:r>
      <w:r>
        <w:t xml:space="preserve"> </w:t>
      </w:r>
      <w:r w:rsidR="006C107C">
        <w:t xml:space="preserve">predicted </w:t>
      </w:r>
      <w:r>
        <w:t>for each of the climate scenarios</w:t>
      </w:r>
      <w:r w:rsidR="006C107C">
        <w:t>,</w:t>
      </w:r>
      <w:r>
        <w:t xml:space="preserve"> used within the </w:t>
      </w:r>
      <w:r w:rsidR="006C107C">
        <w:t xml:space="preserve">linear mixed model for future flowering times for 2080. The RCP scenarios include RCP 2.6 (low emissions scenario), RCP 4.5 (medium emissions scenario), RCP 6.0 (medium-high emissions scenario) and RCP 8.5 (high emissions scenario). </w:t>
      </w:r>
      <w:r w:rsidR="00464C2B">
        <w:t xml:space="preserve">These were compared to current (1990-2020) and historical (1960-1989) scenarios. </w:t>
      </w:r>
      <w:r w:rsidR="00F54FB2" w:rsidRPr="00F54FB2">
        <w:rPr>
          <w:rFonts w:cstheme="minorHAnsi"/>
        </w:rPr>
        <w:t xml:space="preserve">To calculate future temperature scenarios for 2080, data was extracted using the UK Climate Projections User Interface </w:t>
      </w:r>
      <w:r w:rsidR="00F54FB2" w:rsidRPr="00F54FB2">
        <w:rPr>
          <w:rFonts w:cstheme="minorHAnsi"/>
        </w:rPr>
        <w:fldChar w:fldCharType="begin"/>
      </w:r>
      <w:r w:rsidR="00F54FB2" w:rsidRPr="00F54FB2">
        <w:rPr>
          <w:rFonts w:cstheme="minorHAnsi"/>
        </w:rPr>
        <w:instrText xml:space="preserve"> ADDIN EN.CITE &lt;EndNote&gt;&lt;Cite&gt;&lt;Author&gt;UKCP&lt;/Author&gt;&lt;Year&gt;2021&lt;/Year&gt;&lt;RecNum&gt;686&lt;/RecNum&gt;&lt;DisplayText&gt;(UKCP, 2021)&lt;/DisplayText&gt;&lt;record&gt;&lt;rec-number&gt;686&lt;/rec-number&gt;&lt;foreign-keys&gt;&lt;key app="EN" db-id="ae95eppp4t5s9cedfdnx0w25we9a2rzdppev" timestamp="1636453966"&gt;686&lt;/key&gt;&lt;/foreign-keys&gt;&lt;ref-type name="Journal Article"&gt;17&lt;/ref-type&gt;&lt;contributors&gt;&lt;authors&gt;&lt;author&gt;UKCP&lt;/author&gt;&lt;/authors&gt;&lt;/contributors&gt;&lt;titles&gt;&lt;title&gt;UK Climate Projections User Interface Data: Anomalies for probabilistic projections (25km) over UK, 1961-2100&lt;/title&gt;&lt;/titles&gt;&lt;dates&gt;&lt;year&gt;2021&lt;/year&gt;&lt;/dates&gt;&lt;urls&gt;&lt;related-urls&gt;&lt;url&gt;https://ukclimateprojections-ui.metoffice.gov.uk/products/form/LS1_Sample_01&lt;/url&gt;&lt;/related-urls&gt;&lt;/urls&gt;&lt;/record&gt;&lt;/Cite&gt;&lt;/EndNote&gt;</w:instrText>
      </w:r>
      <w:r w:rsidR="00F54FB2" w:rsidRPr="00F54FB2">
        <w:rPr>
          <w:rFonts w:cstheme="minorHAnsi"/>
        </w:rPr>
        <w:fldChar w:fldCharType="separate"/>
      </w:r>
      <w:r w:rsidR="00F54FB2" w:rsidRPr="00F54FB2">
        <w:rPr>
          <w:rFonts w:cstheme="minorHAnsi"/>
          <w:noProof/>
        </w:rPr>
        <w:t>(UKCP, 2021)</w:t>
      </w:r>
      <w:r w:rsidR="00F54FB2" w:rsidRPr="00F54FB2">
        <w:rPr>
          <w:rFonts w:cstheme="minorHAnsi"/>
        </w:rPr>
        <w:fldChar w:fldCharType="end"/>
      </w:r>
      <w:r w:rsidR="00F54FB2" w:rsidRPr="00F54FB2">
        <w:rPr>
          <w:rFonts w:cstheme="minorHAnsi"/>
        </w:rPr>
        <w:t>.</w:t>
      </w:r>
      <w:r w:rsidR="00F54FB2">
        <w:rPr>
          <w:rFonts w:cstheme="minorHAnsi"/>
        </w:rPr>
        <w:t xml:space="preserve"> </w:t>
      </w:r>
      <w:r w:rsidR="00F54FB2" w:rsidRPr="00F54FB2">
        <w:rPr>
          <w:rFonts w:cstheme="minorHAnsi"/>
        </w:rPr>
        <w:t xml:space="preserve">The predicted increase in mean air temperature at 1.5m for 2080 was then calculated for January to April (baseline scenario 1981-2000) for a 25 km-by-25 km region in Kent, surrounding East </w:t>
      </w:r>
      <w:proofErr w:type="spellStart"/>
      <w:r w:rsidR="00F54FB2" w:rsidRPr="00F54FB2">
        <w:rPr>
          <w:rFonts w:cstheme="minorHAnsi"/>
        </w:rPr>
        <w:t>Malling</w:t>
      </w:r>
      <w:proofErr w:type="spellEnd"/>
      <w:r w:rsidR="00F54FB2">
        <w:rPr>
          <w:rFonts w:cstheme="minorHAnsi"/>
        </w:rPr>
        <w:t>,</w:t>
      </w:r>
      <w:r w:rsidR="00F54FB2" w:rsidRPr="00F54FB2">
        <w:rPr>
          <w:rFonts w:cstheme="minorHAnsi"/>
        </w:rPr>
        <w:t xml:space="preserve"> these temperatures were calculated for each of the four RCP scenarios (RCP2.6, RCP4.5, RCP6.0 and RCP8.5.) and added to </w:t>
      </w:r>
      <w:r w:rsidR="00F54FB2" w:rsidRPr="00F54FB2">
        <w:rPr>
          <w:rFonts w:cstheme="minorHAnsi"/>
        </w:rPr>
        <w:lastRenderedPageBreak/>
        <w:t>the average 1981-2000 January-April temperature (6.30˚C).</w:t>
      </w:r>
      <w:r w:rsidR="00F54FB2">
        <w:rPr>
          <w:rFonts w:cstheme="minorHAnsi"/>
        </w:rPr>
        <w:t xml:space="preserve"> </w:t>
      </w:r>
      <w:r w:rsidR="00464C2B" w:rsidRPr="00464C2B">
        <w:rPr>
          <w:rFonts w:cstheme="minorHAnsi"/>
        </w:rPr>
        <w:t>Frost days were calculated by totalling the number of days where the daily minimum temperature was below 0 ˚C.</w:t>
      </w:r>
      <w:r w:rsidR="00464C2B" w:rsidRPr="00464C2B">
        <w:t xml:space="preserve"> </w:t>
      </w:r>
      <w:r w:rsidR="00464C2B" w:rsidRPr="00464C2B">
        <w:rPr>
          <w:rFonts w:cstheme="minorHAnsi"/>
        </w:rPr>
        <w:t xml:space="preserve">Future frost day scenarios were calculated for 2080 for RCP2.6 (low emissions) and RCP8.5 (high emissions) scenarios. Daily minimum temperature data for 2080 was extracted using the UK Climate Projections User Interface for a 60 km-by-60 km region in Kent. Frost days were calculated by summing the number of days where the minimum temperature was below 0 ˚C. </w:t>
      </w:r>
    </w:p>
    <w:p w14:paraId="2108CAF6" w14:textId="77777777" w:rsidR="00234437" w:rsidRDefault="00234437" w:rsidP="00234437">
      <w:pPr>
        <w:pStyle w:val="ListParagraph"/>
        <w:ind w:left="1080"/>
      </w:pPr>
    </w:p>
    <w:p w14:paraId="0C493F83" w14:textId="2B160672" w:rsidR="00234437" w:rsidRDefault="00DF1579" w:rsidP="00234437">
      <w:pPr>
        <w:pStyle w:val="ListParagraph"/>
        <w:numPr>
          <w:ilvl w:val="0"/>
          <w:numId w:val="2"/>
        </w:numPr>
      </w:pPr>
      <w:r>
        <w:t>F</w:t>
      </w:r>
      <w:r w:rsidR="001D13EB" w:rsidRPr="001D13EB">
        <w:t>rost</w:t>
      </w:r>
      <w:r w:rsidR="00B77B8C">
        <w:t>_</w:t>
      </w:r>
      <w:r w:rsidR="001D13EB" w:rsidRPr="001D13EB">
        <w:t>days</w:t>
      </w:r>
      <w:r w:rsidR="00B77B8C">
        <w:t>_</w:t>
      </w:r>
      <w:r w:rsidR="001D13EB" w:rsidRPr="001D13EB">
        <w:t>EMR</w:t>
      </w:r>
      <w:r w:rsidR="00B77B8C">
        <w:t>_</w:t>
      </w:r>
      <w:r w:rsidR="001D13EB" w:rsidRPr="001D13EB">
        <w:t>BR</w:t>
      </w:r>
      <w:r w:rsidR="001D13EB">
        <w:t>.csv</w:t>
      </w:r>
    </w:p>
    <w:p w14:paraId="48C6F864" w14:textId="067AEA4F" w:rsidR="00C36DA4" w:rsidRDefault="0074735D" w:rsidP="0074735D">
      <w:pPr>
        <w:pStyle w:val="ListParagraph"/>
        <w:numPr>
          <w:ilvl w:val="0"/>
          <w:numId w:val="3"/>
        </w:numPr>
      </w:pPr>
      <w:r>
        <w:t>6 variables 1452 rows.</w:t>
      </w:r>
    </w:p>
    <w:p w14:paraId="347B8B80" w14:textId="0829F1C0" w:rsidR="0074735D" w:rsidRDefault="0074735D" w:rsidP="0074735D">
      <w:pPr>
        <w:pStyle w:val="ListParagraph"/>
        <w:numPr>
          <w:ilvl w:val="0"/>
          <w:numId w:val="3"/>
        </w:numPr>
      </w:pPr>
      <w:r>
        <w:t xml:space="preserve">Variables include: Date (1960-2020), Site (EM- East </w:t>
      </w:r>
      <w:proofErr w:type="spellStart"/>
      <w:r>
        <w:t>Malling</w:t>
      </w:r>
      <w:proofErr w:type="spellEnd"/>
      <w:r>
        <w:t xml:space="preserve"> or BR- </w:t>
      </w:r>
      <w:proofErr w:type="spellStart"/>
      <w:r>
        <w:t>Brogdale</w:t>
      </w:r>
      <w:proofErr w:type="spellEnd"/>
      <w:r>
        <w:t xml:space="preserve">), Frost (total number of frost days where the minimum temperature is below </w:t>
      </w:r>
      <w:r w:rsidRPr="00464C2B">
        <w:rPr>
          <w:rFonts w:cstheme="minorHAnsi"/>
        </w:rPr>
        <w:t>0 ˚C</w:t>
      </w:r>
      <w:r>
        <w:rPr>
          <w:rFonts w:cstheme="minorHAnsi"/>
        </w:rPr>
        <w:t xml:space="preserve"> for that month, Year (1960-2020), Month (1-12) and m (Jan-Dec).</w:t>
      </w:r>
    </w:p>
    <w:p w14:paraId="64CBAA09" w14:textId="77777777" w:rsidR="0074735D" w:rsidRDefault="0074735D" w:rsidP="0074735D">
      <w:pPr>
        <w:pStyle w:val="ListParagraph"/>
        <w:numPr>
          <w:ilvl w:val="0"/>
          <w:numId w:val="3"/>
        </w:numPr>
      </w:pPr>
      <w:r>
        <w:t>Missing data codes: NA</w:t>
      </w:r>
    </w:p>
    <w:p w14:paraId="47105F1E" w14:textId="31BA72C3" w:rsidR="0074735D" w:rsidRPr="001D7C63" w:rsidRDefault="00DC00AB" w:rsidP="0074735D">
      <w:pPr>
        <w:pStyle w:val="ListParagraph"/>
        <w:numPr>
          <w:ilvl w:val="0"/>
          <w:numId w:val="3"/>
        </w:numPr>
      </w:pPr>
      <w:r>
        <w:t xml:space="preserve">Description: </w:t>
      </w:r>
      <w:r w:rsidR="004F6AE0">
        <w:t xml:space="preserve">This is the total number of frost days for each month from 1960-2020 for 2 sites (East </w:t>
      </w:r>
      <w:proofErr w:type="spellStart"/>
      <w:r w:rsidR="004F6AE0">
        <w:t>Malling</w:t>
      </w:r>
      <w:proofErr w:type="spellEnd"/>
      <w:r w:rsidR="004F6AE0">
        <w:t xml:space="preserve"> and </w:t>
      </w:r>
      <w:proofErr w:type="spellStart"/>
      <w:r w:rsidR="004F6AE0">
        <w:t>Brogdale</w:t>
      </w:r>
      <w:proofErr w:type="spellEnd"/>
      <w:r w:rsidR="004F6AE0">
        <w:t xml:space="preserve">) in Kent. They have been calculated from the minimum temperatures of Met Office records, where a frost day is a day where the minimum temperature goes below </w:t>
      </w:r>
      <w:r w:rsidR="004F6AE0" w:rsidRPr="00464C2B">
        <w:rPr>
          <w:rFonts w:cstheme="minorHAnsi"/>
        </w:rPr>
        <w:t>0 ˚C</w:t>
      </w:r>
      <w:r w:rsidR="004F6AE0">
        <w:rPr>
          <w:rFonts w:cstheme="minorHAnsi"/>
        </w:rPr>
        <w:t>. These data have been used in the PCA to infer which months have most impact on pear flowering time and the LMM to predict flowering times in 2080 under future RCP scenarios.</w:t>
      </w:r>
    </w:p>
    <w:p w14:paraId="3655B689" w14:textId="77777777" w:rsidR="001D7C63" w:rsidRDefault="001D7C63" w:rsidP="001D7C63">
      <w:pPr>
        <w:pStyle w:val="ListParagraph"/>
        <w:ind w:left="1080"/>
      </w:pPr>
    </w:p>
    <w:p w14:paraId="45BC9CE0" w14:textId="2F947D08" w:rsidR="00C36DA4" w:rsidRDefault="00C36DA4" w:rsidP="00C36DA4">
      <w:pPr>
        <w:pStyle w:val="ListParagraph"/>
        <w:numPr>
          <w:ilvl w:val="0"/>
          <w:numId w:val="2"/>
        </w:numPr>
      </w:pPr>
      <w:r w:rsidRPr="001D13EB">
        <w:t>First_and_ten_flowering</w:t>
      </w:r>
      <w:r>
        <w:t>.csv</w:t>
      </w:r>
    </w:p>
    <w:p w14:paraId="1183C613" w14:textId="2779030E" w:rsidR="00444DF6" w:rsidRDefault="00444DF6" w:rsidP="00444DF6">
      <w:pPr>
        <w:pStyle w:val="ListParagraph"/>
        <w:numPr>
          <w:ilvl w:val="0"/>
          <w:numId w:val="3"/>
        </w:numPr>
      </w:pPr>
      <w:r>
        <w:t>78 variables, 918 rows.</w:t>
      </w:r>
    </w:p>
    <w:p w14:paraId="184E66EE" w14:textId="61ACFD12" w:rsidR="00234437" w:rsidRDefault="00FF2445" w:rsidP="00234437">
      <w:pPr>
        <w:pStyle w:val="ListParagraph"/>
        <w:numPr>
          <w:ilvl w:val="0"/>
          <w:numId w:val="3"/>
        </w:numPr>
      </w:pPr>
      <w:r w:rsidRPr="00FF2445">
        <w:t>Cultivar.name</w:t>
      </w:r>
      <w:r>
        <w:t xml:space="preserve"> (the pear cultivar</w:t>
      </w:r>
      <w:r w:rsidR="005F58A9">
        <w:t>)</w:t>
      </w:r>
      <w:r>
        <w:t xml:space="preserve">, </w:t>
      </w:r>
      <w:r w:rsidRPr="00FF2445">
        <w:t>Date</w:t>
      </w:r>
      <w:r>
        <w:t xml:space="preserve">, </w:t>
      </w:r>
      <w:r w:rsidRPr="00FF2445">
        <w:t>Year</w:t>
      </w:r>
      <w:r w:rsidR="005F58A9">
        <w:t xml:space="preserve"> (1960-2020), </w:t>
      </w:r>
      <w:r w:rsidRPr="00FF2445">
        <w:t>Month</w:t>
      </w:r>
      <w:r w:rsidR="005F58A9">
        <w:t xml:space="preserve">, </w:t>
      </w:r>
      <w:r w:rsidRPr="00FF2445">
        <w:t>Day</w:t>
      </w:r>
      <w:r w:rsidR="005F58A9">
        <w:t xml:space="preserve">, </w:t>
      </w:r>
      <w:r w:rsidRPr="00FF2445">
        <w:t>Period</w:t>
      </w:r>
      <w:r w:rsidR="005F58A9">
        <w:t xml:space="preserve"> (first or ten percent flowering stage), </w:t>
      </w:r>
      <w:r w:rsidRPr="00FF2445">
        <w:t>Site</w:t>
      </w:r>
      <w:r w:rsidR="005F58A9">
        <w:t xml:space="preserve"> (</w:t>
      </w:r>
      <w:proofErr w:type="spellStart"/>
      <w:r w:rsidR="005F58A9">
        <w:t>Brogdale</w:t>
      </w:r>
      <w:proofErr w:type="spellEnd"/>
      <w:r w:rsidR="005F58A9">
        <w:t xml:space="preserve"> or East </w:t>
      </w:r>
      <w:proofErr w:type="spellStart"/>
      <w:r w:rsidR="005F58A9">
        <w:t>Malling</w:t>
      </w:r>
      <w:proofErr w:type="spellEnd"/>
      <w:r w:rsidR="005F58A9">
        <w:t xml:space="preserve">), </w:t>
      </w:r>
      <w:proofErr w:type="spellStart"/>
      <w:r w:rsidRPr="00FF2445">
        <w:t>JDay</w:t>
      </w:r>
      <w:proofErr w:type="spellEnd"/>
      <w:r w:rsidR="005F58A9">
        <w:t xml:space="preserve"> (flowering time in Julian days), </w:t>
      </w:r>
      <w:r w:rsidR="005F58A9" w:rsidRPr="005F58A9">
        <w:t>Cultivar.no</w:t>
      </w:r>
      <w:r w:rsidR="005F58A9">
        <w:t xml:space="preserve"> (cultivar number 1-12, based on name), </w:t>
      </w:r>
      <w:proofErr w:type="spellStart"/>
      <w:r w:rsidR="005F58A9" w:rsidRPr="005F58A9">
        <w:t>Jun_Max</w:t>
      </w:r>
      <w:proofErr w:type="spellEnd"/>
      <w:r w:rsidR="005F58A9">
        <w:t xml:space="preserve"> (average maximum temperature for that month </w:t>
      </w:r>
      <w:r w:rsidR="005F58A9" w:rsidRPr="00464C2B">
        <w:rPr>
          <w:rFonts w:cstheme="minorHAnsi"/>
        </w:rPr>
        <w:t>˚C</w:t>
      </w:r>
      <w:r w:rsidR="005F58A9">
        <w:t xml:space="preserve">), </w:t>
      </w:r>
      <w:proofErr w:type="spellStart"/>
      <w:r w:rsidR="005F58A9" w:rsidRPr="005F58A9">
        <w:t>Jul_Max</w:t>
      </w:r>
      <w:proofErr w:type="spellEnd"/>
      <w:r w:rsidR="005F58A9">
        <w:t xml:space="preserve">, </w:t>
      </w:r>
      <w:proofErr w:type="spellStart"/>
      <w:r w:rsidR="005F58A9" w:rsidRPr="005F58A9">
        <w:t>Aug_Ma</w:t>
      </w:r>
      <w:r w:rsidR="005F58A9">
        <w:t>x</w:t>
      </w:r>
      <w:proofErr w:type="spellEnd"/>
      <w:r w:rsidR="005F58A9">
        <w:t xml:space="preserve">, </w:t>
      </w:r>
      <w:proofErr w:type="spellStart"/>
      <w:r w:rsidR="005F58A9" w:rsidRPr="005F58A9">
        <w:t>Sep_Max</w:t>
      </w:r>
      <w:proofErr w:type="spellEnd"/>
      <w:r w:rsidR="005F58A9">
        <w:t xml:space="preserve">, </w:t>
      </w:r>
      <w:proofErr w:type="spellStart"/>
      <w:r w:rsidR="005F58A9" w:rsidRPr="005F58A9">
        <w:t>Oct_Max</w:t>
      </w:r>
      <w:proofErr w:type="spellEnd"/>
      <w:r w:rsidR="005F58A9">
        <w:t xml:space="preserve">, </w:t>
      </w:r>
      <w:proofErr w:type="spellStart"/>
      <w:r w:rsidR="005F58A9" w:rsidRPr="005F58A9">
        <w:t>Nov_Max</w:t>
      </w:r>
      <w:proofErr w:type="spellEnd"/>
      <w:r w:rsidR="005F58A9">
        <w:t xml:space="preserve">, </w:t>
      </w:r>
      <w:proofErr w:type="spellStart"/>
      <w:r w:rsidR="005F58A9" w:rsidRPr="005F58A9">
        <w:t>Dec_Max</w:t>
      </w:r>
      <w:proofErr w:type="spellEnd"/>
      <w:r w:rsidR="005F58A9">
        <w:t xml:space="preserve">, </w:t>
      </w:r>
      <w:proofErr w:type="spellStart"/>
      <w:r w:rsidR="005F58A9" w:rsidRPr="005F58A9">
        <w:t>Jan_Max</w:t>
      </w:r>
      <w:proofErr w:type="spellEnd"/>
      <w:r w:rsidR="005F58A9">
        <w:t xml:space="preserve">, </w:t>
      </w:r>
      <w:proofErr w:type="spellStart"/>
      <w:r w:rsidR="005F58A9" w:rsidRPr="005F58A9">
        <w:t>Feb_Max</w:t>
      </w:r>
      <w:proofErr w:type="spellEnd"/>
      <w:r w:rsidR="005F58A9">
        <w:t xml:space="preserve">, </w:t>
      </w:r>
      <w:proofErr w:type="spellStart"/>
      <w:r w:rsidR="005F58A9" w:rsidRPr="005F58A9">
        <w:t>Mar_Max</w:t>
      </w:r>
      <w:proofErr w:type="spellEnd"/>
      <w:r w:rsidR="005F58A9">
        <w:t xml:space="preserve">, </w:t>
      </w:r>
      <w:proofErr w:type="spellStart"/>
      <w:r w:rsidR="005F58A9" w:rsidRPr="005F58A9">
        <w:t>Apr_Max</w:t>
      </w:r>
      <w:proofErr w:type="spellEnd"/>
      <w:r w:rsidR="005F58A9">
        <w:t xml:space="preserve">, </w:t>
      </w:r>
      <w:proofErr w:type="spellStart"/>
      <w:r w:rsidR="005F58A9" w:rsidRPr="005F58A9">
        <w:t>May_Max</w:t>
      </w:r>
      <w:proofErr w:type="spellEnd"/>
      <w:r w:rsidR="005F58A9">
        <w:t xml:space="preserve">, </w:t>
      </w:r>
      <w:proofErr w:type="spellStart"/>
      <w:r w:rsidR="005F58A9" w:rsidRPr="005F58A9">
        <w:t>Jun_Min</w:t>
      </w:r>
      <w:proofErr w:type="spellEnd"/>
      <w:r w:rsidR="005F58A9">
        <w:t xml:space="preserve"> (average minimum temperature for that month </w:t>
      </w:r>
      <w:r w:rsidR="005F58A9" w:rsidRPr="00464C2B">
        <w:rPr>
          <w:rFonts w:cstheme="minorHAnsi"/>
        </w:rPr>
        <w:t>˚C</w:t>
      </w:r>
      <w:r w:rsidR="005F58A9">
        <w:rPr>
          <w:rFonts w:cstheme="minorHAnsi"/>
        </w:rPr>
        <w:t>)</w:t>
      </w:r>
      <w:r w:rsidR="005F58A9">
        <w:t xml:space="preserve">, </w:t>
      </w:r>
      <w:proofErr w:type="spellStart"/>
      <w:r w:rsidR="005F58A9" w:rsidRPr="005F58A9">
        <w:t>Jul_Min</w:t>
      </w:r>
      <w:proofErr w:type="spellEnd"/>
      <w:r w:rsidR="005F58A9">
        <w:t xml:space="preserve">, </w:t>
      </w:r>
      <w:proofErr w:type="spellStart"/>
      <w:r w:rsidR="005F58A9" w:rsidRPr="005F58A9">
        <w:t>Aug_Min</w:t>
      </w:r>
      <w:proofErr w:type="spellEnd"/>
      <w:r w:rsidR="005F58A9">
        <w:t xml:space="preserve">, </w:t>
      </w:r>
      <w:proofErr w:type="spellStart"/>
      <w:r w:rsidR="005F58A9" w:rsidRPr="005F58A9">
        <w:t>Sep_Min</w:t>
      </w:r>
      <w:proofErr w:type="spellEnd"/>
      <w:r w:rsidR="005F58A9">
        <w:t xml:space="preserve">, </w:t>
      </w:r>
      <w:proofErr w:type="spellStart"/>
      <w:r w:rsidR="005F58A9" w:rsidRPr="005F58A9">
        <w:t>Oct_Min</w:t>
      </w:r>
      <w:proofErr w:type="spellEnd"/>
      <w:r w:rsidR="005F58A9">
        <w:t xml:space="preserve">, </w:t>
      </w:r>
      <w:proofErr w:type="spellStart"/>
      <w:r w:rsidR="005F58A9" w:rsidRPr="005F58A9">
        <w:t>Nov_Min</w:t>
      </w:r>
      <w:proofErr w:type="spellEnd"/>
      <w:r w:rsidR="005F58A9">
        <w:t xml:space="preserve">, </w:t>
      </w:r>
      <w:proofErr w:type="spellStart"/>
      <w:r w:rsidR="005F58A9" w:rsidRPr="005F58A9">
        <w:t>Dec_Min</w:t>
      </w:r>
      <w:proofErr w:type="spellEnd"/>
      <w:r w:rsidR="005F58A9">
        <w:t xml:space="preserve">, </w:t>
      </w:r>
      <w:proofErr w:type="spellStart"/>
      <w:r w:rsidR="005F58A9" w:rsidRPr="005F58A9">
        <w:t>Jan_Min</w:t>
      </w:r>
      <w:proofErr w:type="spellEnd"/>
      <w:r w:rsidR="005F58A9">
        <w:t xml:space="preserve">, </w:t>
      </w:r>
      <w:proofErr w:type="spellStart"/>
      <w:r w:rsidR="005F58A9" w:rsidRPr="005F58A9">
        <w:t>Feb_Min</w:t>
      </w:r>
      <w:proofErr w:type="spellEnd"/>
      <w:r w:rsidR="005F58A9">
        <w:t xml:space="preserve">, </w:t>
      </w:r>
      <w:proofErr w:type="spellStart"/>
      <w:r w:rsidR="005F58A9" w:rsidRPr="005F58A9">
        <w:t>Mar_Min</w:t>
      </w:r>
      <w:proofErr w:type="spellEnd"/>
      <w:r w:rsidR="005F58A9">
        <w:t xml:space="preserve">, </w:t>
      </w:r>
      <w:proofErr w:type="spellStart"/>
      <w:r w:rsidR="005F58A9" w:rsidRPr="005F58A9">
        <w:t>Apr_Min</w:t>
      </w:r>
      <w:proofErr w:type="spellEnd"/>
      <w:r w:rsidR="003508C4">
        <w:t xml:space="preserve">, </w:t>
      </w:r>
      <w:proofErr w:type="spellStart"/>
      <w:r w:rsidR="005F58A9" w:rsidRPr="005F58A9">
        <w:t>May_Min</w:t>
      </w:r>
      <w:proofErr w:type="spellEnd"/>
      <w:r w:rsidR="003508C4">
        <w:t xml:space="preserve">, </w:t>
      </w:r>
      <w:proofErr w:type="spellStart"/>
      <w:r w:rsidR="005F58A9" w:rsidRPr="005F58A9">
        <w:t>Jun_Mean</w:t>
      </w:r>
      <w:proofErr w:type="spellEnd"/>
      <w:r w:rsidR="003508C4">
        <w:t xml:space="preserve"> (average mean temperature for that month), </w:t>
      </w:r>
      <w:proofErr w:type="spellStart"/>
      <w:r w:rsidR="005F58A9" w:rsidRPr="005F58A9">
        <w:t>Jul_Mean</w:t>
      </w:r>
      <w:proofErr w:type="spellEnd"/>
      <w:r w:rsidR="003508C4">
        <w:t xml:space="preserve">, </w:t>
      </w:r>
      <w:proofErr w:type="spellStart"/>
      <w:r w:rsidR="005F58A9" w:rsidRPr="005F58A9">
        <w:t>Aug_Mean</w:t>
      </w:r>
      <w:proofErr w:type="spellEnd"/>
      <w:r w:rsidR="003508C4">
        <w:t xml:space="preserve">, </w:t>
      </w:r>
      <w:proofErr w:type="spellStart"/>
      <w:r w:rsidR="005F58A9" w:rsidRPr="005F58A9">
        <w:t>Sep_Mean</w:t>
      </w:r>
      <w:proofErr w:type="spellEnd"/>
      <w:r w:rsidR="003508C4">
        <w:t xml:space="preserve">, </w:t>
      </w:r>
      <w:proofErr w:type="spellStart"/>
      <w:r w:rsidR="005F58A9" w:rsidRPr="005F58A9">
        <w:t>Oct_Mean</w:t>
      </w:r>
      <w:proofErr w:type="spellEnd"/>
      <w:r w:rsidR="003508C4">
        <w:t xml:space="preserve">, </w:t>
      </w:r>
      <w:proofErr w:type="spellStart"/>
      <w:r w:rsidR="005F58A9" w:rsidRPr="005F58A9">
        <w:t>Nov_Mean</w:t>
      </w:r>
      <w:proofErr w:type="spellEnd"/>
      <w:r w:rsidR="003508C4">
        <w:t xml:space="preserve">, </w:t>
      </w:r>
      <w:proofErr w:type="spellStart"/>
      <w:r w:rsidR="005F58A9" w:rsidRPr="005F58A9">
        <w:t>Dec_Mean</w:t>
      </w:r>
      <w:proofErr w:type="spellEnd"/>
      <w:r w:rsidR="003508C4">
        <w:t xml:space="preserve">, </w:t>
      </w:r>
      <w:proofErr w:type="spellStart"/>
      <w:r w:rsidR="005F58A9" w:rsidRPr="005F58A9">
        <w:t>Jan_Mean</w:t>
      </w:r>
      <w:proofErr w:type="spellEnd"/>
      <w:r w:rsidR="003508C4">
        <w:t xml:space="preserve">, </w:t>
      </w:r>
      <w:proofErr w:type="spellStart"/>
      <w:r w:rsidR="005F58A9" w:rsidRPr="005F58A9">
        <w:t>Feb_Mean</w:t>
      </w:r>
      <w:proofErr w:type="spellEnd"/>
      <w:r w:rsidR="003508C4">
        <w:t xml:space="preserve">, </w:t>
      </w:r>
      <w:proofErr w:type="spellStart"/>
      <w:r w:rsidR="005F58A9" w:rsidRPr="005F58A9">
        <w:t>Mar_Mean</w:t>
      </w:r>
      <w:proofErr w:type="spellEnd"/>
      <w:r w:rsidR="003508C4">
        <w:t xml:space="preserve">, </w:t>
      </w:r>
      <w:proofErr w:type="spellStart"/>
      <w:r w:rsidR="005F58A9" w:rsidRPr="005F58A9">
        <w:t>Apr_Mean</w:t>
      </w:r>
      <w:proofErr w:type="spellEnd"/>
      <w:r w:rsidR="003508C4">
        <w:t xml:space="preserve">, </w:t>
      </w:r>
      <w:proofErr w:type="spellStart"/>
      <w:r w:rsidR="005F58A9" w:rsidRPr="005F58A9">
        <w:t>May_Mean</w:t>
      </w:r>
      <w:proofErr w:type="spellEnd"/>
      <w:r w:rsidR="003508C4">
        <w:t xml:space="preserve">, </w:t>
      </w:r>
      <w:r w:rsidR="005F58A9" w:rsidRPr="005F58A9">
        <w:t>Oct-</w:t>
      </w:r>
      <w:proofErr w:type="spellStart"/>
      <w:r w:rsidR="005F58A9" w:rsidRPr="005F58A9">
        <w:t>Apr_Max</w:t>
      </w:r>
      <w:proofErr w:type="spellEnd"/>
      <w:r w:rsidR="003508C4">
        <w:t xml:space="preserve"> (average Oct-Apr maximum temperature), </w:t>
      </w:r>
      <w:r w:rsidR="005F58A9" w:rsidRPr="005F58A9">
        <w:t>Oct-</w:t>
      </w:r>
      <w:proofErr w:type="spellStart"/>
      <w:r w:rsidR="005F58A9" w:rsidRPr="005F58A9">
        <w:t>Apr_Min</w:t>
      </w:r>
      <w:proofErr w:type="spellEnd"/>
      <w:r w:rsidR="003508C4">
        <w:t xml:space="preserve"> (average Oct-Apr minimum temperature),</w:t>
      </w:r>
      <w:r w:rsidR="005F58A9" w:rsidRPr="005F58A9">
        <w:tab/>
      </w:r>
      <w:proofErr w:type="spellStart"/>
      <w:r w:rsidR="005F58A9" w:rsidRPr="005F58A9">
        <w:t>October_to_April</w:t>
      </w:r>
      <w:r w:rsidR="003508C4">
        <w:t>_Mean</w:t>
      </w:r>
      <w:proofErr w:type="spellEnd"/>
      <w:r w:rsidR="003508C4">
        <w:t xml:space="preserve"> (average Oct-Apr mean temperature), </w:t>
      </w:r>
      <w:proofErr w:type="spellStart"/>
      <w:r w:rsidR="005F58A9" w:rsidRPr="005F58A9">
        <w:t>An_Max</w:t>
      </w:r>
      <w:proofErr w:type="spellEnd"/>
      <w:r w:rsidR="003508C4">
        <w:t xml:space="preserve"> (average annual maximum temperature), </w:t>
      </w:r>
      <w:proofErr w:type="spellStart"/>
      <w:r w:rsidR="005F58A9" w:rsidRPr="005F58A9">
        <w:t>An_Min</w:t>
      </w:r>
      <w:proofErr w:type="spellEnd"/>
      <w:r w:rsidR="003508C4">
        <w:t xml:space="preserve"> (average annual minimum temperature), </w:t>
      </w:r>
      <w:proofErr w:type="spellStart"/>
      <w:r w:rsidR="005F58A9" w:rsidRPr="005F58A9">
        <w:t>Annual</w:t>
      </w:r>
      <w:r w:rsidR="003508C4">
        <w:t>_Mean</w:t>
      </w:r>
      <w:proofErr w:type="spellEnd"/>
      <w:r w:rsidR="003508C4">
        <w:t xml:space="preserve"> (average annual mean temperature), </w:t>
      </w:r>
      <w:proofErr w:type="spellStart"/>
      <w:r w:rsidR="005F58A9" w:rsidRPr="005F58A9">
        <w:t>Jan_rain</w:t>
      </w:r>
      <w:proofErr w:type="spellEnd"/>
      <w:r w:rsidR="003508C4">
        <w:t xml:space="preserve"> (Total rainfall for that month</w:t>
      </w:r>
      <w:r w:rsidR="00F671A0">
        <w:t xml:space="preserve"> mm</w:t>
      </w:r>
      <w:r w:rsidR="003508C4">
        <w:t xml:space="preserve">), </w:t>
      </w:r>
      <w:proofErr w:type="spellStart"/>
      <w:r w:rsidR="005F58A9" w:rsidRPr="005F58A9">
        <w:t>Feb_rain</w:t>
      </w:r>
      <w:proofErr w:type="spellEnd"/>
      <w:r w:rsidR="003508C4">
        <w:t xml:space="preserve">, </w:t>
      </w:r>
      <w:proofErr w:type="spellStart"/>
      <w:r w:rsidR="005F58A9" w:rsidRPr="005F58A9">
        <w:t>Mar_rain</w:t>
      </w:r>
      <w:proofErr w:type="spellEnd"/>
      <w:r w:rsidR="003508C4">
        <w:t xml:space="preserve">, </w:t>
      </w:r>
      <w:proofErr w:type="spellStart"/>
      <w:r w:rsidR="005F58A9" w:rsidRPr="005F58A9">
        <w:t>Apr_rain</w:t>
      </w:r>
      <w:proofErr w:type="spellEnd"/>
      <w:r w:rsidR="003508C4">
        <w:t xml:space="preserve">, </w:t>
      </w:r>
      <w:proofErr w:type="spellStart"/>
      <w:r w:rsidR="005F58A9" w:rsidRPr="005F58A9">
        <w:t>May_rain</w:t>
      </w:r>
      <w:proofErr w:type="spellEnd"/>
      <w:r w:rsidR="003508C4">
        <w:t xml:space="preserve">, </w:t>
      </w:r>
      <w:proofErr w:type="spellStart"/>
      <w:r w:rsidR="005F58A9" w:rsidRPr="005F58A9">
        <w:t>Jun_rain</w:t>
      </w:r>
      <w:proofErr w:type="spellEnd"/>
      <w:r w:rsidR="003508C4">
        <w:t xml:space="preserve">, </w:t>
      </w:r>
      <w:proofErr w:type="spellStart"/>
      <w:r w:rsidR="005F58A9" w:rsidRPr="005F58A9">
        <w:t>Jul_rain</w:t>
      </w:r>
      <w:proofErr w:type="spellEnd"/>
      <w:r w:rsidR="005F58A9" w:rsidRPr="005F58A9">
        <w:tab/>
      </w:r>
      <w:r w:rsidR="003508C4">
        <w:t xml:space="preserve">, </w:t>
      </w:r>
      <w:proofErr w:type="spellStart"/>
      <w:r w:rsidR="005F58A9" w:rsidRPr="005F58A9">
        <w:t>Aug_rain</w:t>
      </w:r>
      <w:proofErr w:type="spellEnd"/>
      <w:r w:rsidR="003508C4">
        <w:t xml:space="preserve">, </w:t>
      </w:r>
      <w:proofErr w:type="spellStart"/>
      <w:r w:rsidR="005F58A9" w:rsidRPr="005F58A9">
        <w:t>Sep_rain</w:t>
      </w:r>
      <w:proofErr w:type="spellEnd"/>
      <w:r w:rsidR="003508C4">
        <w:t xml:space="preserve">, </w:t>
      </w:r>
      <w:proofErr w:type="spellStart"/>
      <w:r w:rsidR="005F58A9" w:rsidRPr="005F58A9">
        <w:t>Oct_rain</w:t>
      </w:r>
      <w:proofErr w:type="spellEnd"/>
      <w:r w:rsidR="003508C4">
        <w:t xml:space="preserve">, </w:t>
      </w:r>
      <w:proofErr w:type="spellStart"/>
      <w:r w:rsidR="005F58A9" w:rsidRPr="005F58A9">
        <w:t>Nov_rain</w:t>
      </w:r>
      <w:proofErr w:type="spellEnd"/>
      <w:r w:rsidR="005F58A9" w:rsidRPr="005F58A9">
        <w:tab/>
      </w:r>
      <w:r w:rsidR="003508C4">
        <w:t xml:space="preserve">, </w:t>
      </w:r>
      <w:proofErr w:type="spellStart"/>
      <w:r w:rsidR="005F58A9" w:rsidRPr="005F58A9">
        <w:t>Dec_rain</w:t>
      </w:r>
      <w:proofErr w:type="spellEnd"/>
      <w:r w:rsidR="003508C4">
        <w:t xml:space="preserve">, </w:t>
      </w:r>
      <w:proofErr w:type="spellStart"/>
      <w:r w:rsidR="005F58A9" w:rsidRPr="005F58A9">
        <w:t>An_rain</w:t>
      </w:r>
      <w:proofErr w:type="spellEnd"/>
      <w:r w:rsidR="003508C4">
        <w:t xml:space="preserve"> (total annual rain), </w:t>
      </w:r>
      <w:proofErr w:type="spellStart"/>
      <w:r w:rsidR="005F58A9" w:rsidRPr="005F58A9">
        <w:t>Jan_F</w:t>
      </w:r>
      <w:proofErr w:type="spellEnd"/>
      <w:r w:rsidR="00DC00AB">
        <w:t xml:space="preserve"> (total frost days for that month)</w:t>
      </w:r>
      <w:r w:rsidR="003508C4">
        <w:t xml:space="preserve">, </w:t>
      </w:r>
      <w:proofErr w:type="spellStart"/>
      <w:r w:rsidR="005F58A9" w:rsidRPr="005F58A9">
        <w:t>Feb_F</w:t>
      </w:r>
      <w:proofErr w:type="spellEnd"/>
      <w:r w:rsidR="00DC00AB">
        <w:t xml:space="preserve">, </w:t>
      </w:r>
      <w:proofErr w:type="spellStart"/>
      <w:r w:rsidR="005F58A9" w:rsidRPr="005F58A9">
        <w:t>Mar_F</w:t>
      </w:r>
      <w:proofErr w:type="spellEnd"/>
      <w:r w:rsidR="00DC00AB">
        <w:t xml:space="preserve">, </w:t>
      </w:r>
      <w:proofErr w:type="spellStart"/>
      <w:r w:rsidR="005F58A9" w:rsidRPr="005F58A9">
        <w:t>Apr_F</w:t>
      </w:r>
      <w:proofErr w:type="spellEnd"/>
      <w:r w:rsidR="00DC00AB">
        <w:t xml:space="preserve">, </w:t>
      </w:r>
      <w:proofErr w:type="spellStart"/>
      <w:r w:rsidR="005F58A9" w:rsidRPr="005F58A9">
        <w:t>May_F</w:t>
      </w:r>
      <w:proofErr w:type="spellEnd"/>
      <w:r w:rsidR="00DC00AB">
        <w:t xml:space="preserve">, </w:t>
      </w:r>
      <w:proofErr w:type="spellStart"/>
      <w:r w:rsidR="005F58A9" w:rsidRPr="005F58A9">
        <w:t>Jun_F</w:t>
      </w:r>
      <w:proofErr w:type="spellEnd"/>
      <w:r w:rsidR="00DC00AB">
        <w:t xml:space="preserve">, </w:t>
      </w:r>
      <w:proofErr w:type="spellStart"/>
      <w:r w:rsidR="005F58A9" w:rsidRPr="005F58A9">
        <w:t>Jul_F</w:t>
      </w:r>
      <w:proofErr w:type="spellEnd"/>
      <w:r w:rsidR="00DC00AB">
        <w:t xml:space="preserve">, </w:t>
      </w:r>
      <w:proofErr w:type="spellStart"/>
      <w:r w:rsidR="005F58A9" w:rsidRPr="005F58A9">
        <w:t>Aug_F</w:t>
      </w:r>
      <w:proofErr w:type="spellEnd"/>
      <w:r w:rsidR="00DC00AB">
        <w:t xml:space="preserve">, </w:t>
      </w:r>
      <w:proofErr w:type="spellStart"/>
      <w:r w:rsidR="005F58A9" w:rsidRPr="005F58A9">
        <w:t>Sep_F</w:t>
      </w:r>
      <w:proofErr w:type="spellEnd"/>
      <w:r w:rsidR="00DC00AB">
        <w:t xml:space="preserve">, </w:t>
      </w:r>
      <w:proofErr w:type="spellStart"/>
      <w:r w:rsidR="005F58A9" w:rsidRPr="005F58A9">
        <w:t>Oct_F</w:t>
      </w:r>
      <w:proofErr w:type="spellEnd"/>
      <w:r w:rsidR="00DC00AB">
        <w:t xml:space="preserve">, </w:t>
      </w:r>
      <w:proofErr w:type="spellStart"/>
      <w:r w:rsidR="005F58A9" w:rsidRPr="005F58A9">
        <w:t>Nov_F</w:t>
      </w:r>
      <w:proofErr w:type="spellEnd"/>
      <w:r w:rsidR="00DC00AB">
        <w:t xml:space="preserve">, </w:t>
      </w:r>
      <w:proofErr w:type="spellStart"/>
      <w:r w:rsidR="005F58A9" w:rsidRPr="005F58A9">
        <w:t>Dec_F</w:t>
      </w:r>
      <w:proofErr w:type="spellEnd"/>
      <w:r w:rsidR="00DC00AB">
        <w:t xml:space="preserve">, </w:t>
      </w:r>
      <w:proofErr w:type="spellStart"/>
      <w:r w:rsidR="005F58A9" w:rsidRPr="005F58A9">
        <w:t>January_to_April_temp</w:t>
      </w:r>
      <w:proofErr w:type="spellEnd"/>
      <w:r w:rsidR="00DC00AB">
        <w:t xml:space="preserve"> (average mean Jan-Apr temperature </w:t>
      </w:r>
      <w:r w:rsidR="00DC00AB" w:rsidRPr="00464C2B">
        <w:rPr>
          <w:rFonts w:cstheme="minorHAnsi"/>
        </w:rPr>
        <w:t>˚C</w:t>
      </w:r>
      <w:r w:rsidR="00DC00AB">
        <w:t xml:space="preserve">), </w:t>
      </w:r>
      <w:proofErr w:type="spellStart"/>
      <w:r w:rsidR="005F58A9" w:rsidRPr="005F58A9">
        <w:t>January_to_April_frost</w:t>
      </w:r>
      <w:proofErr w:type="spellEnd"/>
      <w:r w:rsidR="00DC00AB">
        <w:t xml:space="preserve"> (Total number of frost days Jan-Apr).</w:t>
      </w:r>
    </w:p>
    <w:p w14:paraId="37452575" w14:textId="77777777" w:rsidR="00DC00AB" w:rsidRDefault="00DC00AB" w:rsidP="00DC00AB">
      <w:pPr>
        <w:pStyle w:val="ListParagraph"/>
        <w:numPr>
          <w:ilvl w:val="0"/>
          <w:numId w:val="3"/>
        </w:numPr>
      </w:pPr>
      <w:r>
        <w:t>Missing data codes: NA</w:t>
      </w:r>
    </w:p>
    <w:p w14:paraId="645D2315" w14:textId="7DFFF324" w:rsidR="00234437" w:rsidRDefault="00DC00AB" w:rsidP="008B537C">
      <w:pPr>
        <w:pStyle w:val="ListParagraph"/>
        <w:numPr>
          <w:ilvl w:val="0"/>
          <w:numId w:val="3"/>
        </w:numPr>
      </w:pPr>
      <w:r>
        <w:t>Description:</w:t>
      </w:r>
      <w:r w:rsidR="00F671A0">
        <w:t xml:space="preserve"> The flowering times (in Julian days) of 12 different pear cultivars from 2 different sites (East </w:t>
      </w:r>
      <w:proofErr w:type="spellStart"/>
      <w:r w:rsidR="00F671A0">
        <w:t>Malling</w:t>
      </w:r>
      <w:proofErr w:type="spellEnd"/>
      <w:r w:rsidR="00F671A0">
        <w:t xml:space="preserve"> and </w:t>
      </w:r>
      <w:proofErr w:type="spellStart"/>
      <w:r w:rsidR="00F671A0">
        <w:t>Brogdale</w:t>
      </w:r>
      <w:proofErr w:type="spellEnd"/>
      <w:r w:rsidR="00F671A0">
        <w:t xml:space="preserve"> in Kent) from 1960-2020. This include</w:t>
      </w:r>
      <w:r w:rsidR="008D2306">
        <w:t>s</w:t>
      </w:r>
      <w:r w:rsidR="00F671A0">
        <w:t xml:space="preserve"> data for first (when the </w:t>
      </w:r>
      <w:r w:rsidR="006C592E">
        <w:t xml:space="preserve">first flower is open on the pear tree) and ten percent (when 10% of the flowers are open on the pear tree) phenological stages, used for the GAMM, LMM and PCA models within the paper. Weather data has also been collated from Met Office records from Faversham and East </w:t>
      </w:r>
      <w:proofErr w:type="spellStart"/>
      <w:r w:rsidR="006C592E">
        <w:t>Malling</w:t>
      </w:r>
      <w:proofErr w:type="spellEnd"/>
      <w:r w:rsidR="006C592E">
        <w:t xml:space="preserve"> weather stations. Weather variables </w:t>
      </w:r>
      <w:r w:rsidR="006C592E">
        <w:lastRenderedPageBreak/>
        <w:t>calculated include mean, maximum and minimum (</w:t>
      </w:r>
      <w:r w:rsidR="006C592E" w:rsidRPr="00464C2B">
        <w:rPr>
          <w:rFonts w:cstheme="minorHAnsi"/>
        </w:rPr>
        <w:t>˚C</w:t>
      </w:r>
      <w:r w:rsidR="006C592E">
        <w:t>) temperatures for each month (with May-Dec months from the previous year)</w:t>
      </w:r>
      <w:r w:rsidR="008B537C">
        <w:t>, average annual temperatures and Jan-Apr temperatures, total rainfall for each month (mm) and total frost days for each month.</w:t>
      </w:r>
    </w:p>
    <w:p w14:paraId="52AE6CE8" w14:textId="2718F1B1" w:rsidR="001D13EB" w:rsidRDefault="001D13EB" w:rsidP="001D13EB">
      <w:pPr>
        <w:pStyle w:val="ListParagraph"/>
        <w:numPr>
          <w:ilvl w:val="0"/>
          <w:numId w:val="2"/>
        </w:numPr>
      </w:pPr>
      <w:r w:rsidRPr="001D13EB">
        <w:t>F</w:t>
      </w:r>
      <w:r>
        <w:t>ull_</w:t>
      </w:r>
      <w:r w:rsidRPr="001D13EB">
        <w:t>flowering</w:t>
      </w:r>
      <w:r>
        <w:t>.csv</w:t>
      </w:r>
    </w:p>
    <w:p w14:paraId="22AE4AE9" w14:textId="4DB3D1EF" w:rsidR="008B537C" w:rsidRDefault="008B537C" w:rsidP="008B537C">
      <w:pPr>
        <w:pStyle w:val="ListParagraph"/>
        <w:numPr>
          <w:ilvl w:val="0"/>
          <w:numId w:val="4"/>
        </w:numPr>
      </w:pPr>
      <w:r>
        <w:t>78 variables, 91</w:t>
      </w:r>
      <w:r w:rsidR="003D5CF2">
        <w:t xml:space="preserve">6 </w:t>
      </w:r>
      <w:r>
        <w:t>rows.</w:t>
      </w:r>
    </w:p>
    <w:p w14:paraId="137C97A7" w14:textId="426FB838" w:rsidR="008B537C" w:rsidRDefault="008B537C" w:rsidP="008B537C">
      <w:pPr>
        <w:pStyle w:val="ListParagraph"/>
        <w:numPr>
          <w:ilvl w:val="0"/>
          <w:numId w:val="4"/>
        </w:numPr>
      </w:pPr>
      <w:r w:rsidRPr="00FF2445">
        <w:t>Cultivar.name</w:t>
      </w:r>
      <w:r>
        <w:t xml:space="preserve"> (the pear cultivar), </w:t>
      </w:r>
      <w:r w:rsidRPr="00FF2445">
        <w:t>Date</w:t>
      </w:r>
      <w:r>
        <w:t xml:space="preserve">, </w:t>
      </w:r>
      <w:r w:rsidRPr="00FF2445">
        <w:t>Year</w:t>
      </w:r>
      <w:r>
        <w:t xml:space="preserve"> (1960-2020), </w:t>
      </w:r>
      <w:r w:rsidRPr="00FF2445">
        <w:t>Month</w:t>
      </w:r>
      <w:r>
        <w:t xml:space="preserve">, </w:t>
      </w:r>
      <w:r w:rsidRPr="00FF2445">
        <w:t>Day</w:t>
      </w:r>
      <w:r>
        <w:t xml:space="preserve">, </w:t>
      </w:r>
      <w:r w:rsidRPr="00FF2445">
        <w:t>Period</w:t>
      </w:r>
      <w:r>
        <w:t xml:space="preserve"> (</w:t>
      </w:r>
      <w:r w:rsidR="003D5CF2">
        <w:t>full</w:t>
      </w:r>
      <w:r>
        <w:t xml:space="preserve"> flowering stage), </w:t>
      </w:r>
      <w:r w:rsidRPr="00FF2445">
        <w:t>Site</w:t>
      </w:r>
      <w:r>
        <w:t xml:space="preserve"> (</w:t>
      </w:r>
      <w:proofErr w:type="spellStart"/>
      <w:r>
        <w:t>Brogdale</w:t>
      </w:r>
      <w:proofErr w:type="spellEnd"/>
      <w:r>
        <w:t xml:space="preserve"> or East </w:t>
      </w:r>
      <w:proofErr w:type="spellStart"/>
      <w:r>
        <w:t>Malling</w:t>
      </w:r>
      <w:proofErr w:type="spellEnd"/>
      <w:r>
        <w:t xml:space="preserve">), </w:t>
      </w:r>
      <w:proofErr w:type="spellStart"/>
      <w:r w:rsidRPr="00FF2445">
        <w:t>JDay</w:t>
      </w:r>
      <w:proofErr w:type="spellEnd"/>
      <w:r>
        <w:t xml:space="preserve"> (flowering time in Julian days), </w:t>
      </w:r>
      <w:r w:rsidRPr="005F58A9">
        <w:t>Cultivar.no</w:t>
      </w:r>
      <w:r>
        <w:t xml:space="preserve"> (cultivar number 1-12, based on name), </w:t>
      </w:r>
      <w:proofErr w:type="spellStart"/>
      <w:r w:rsidRPr="005F58A9">
        <w:t>Jun_Max</w:t>
      </w:r>
      <w:proofErr w:type="spellEnd"/>
      <w:r>
        <w:t xml:space="preserve"> (average maximum temperature for that month </w:t>
      </w:r>
      <w:r w:rsidRPr="008B537C">
        <w:rPr>
          <w:rFonts w:cstheme="minorHAnsi"/>
        </w:rPr>
        <w:t>˚C</w:t>
      </w:r>
      <w:r>
        <w:t xml:space="preserve">), </w:t>
      </w:r>
      <w:proofErr w:type="spellStart"/>
      <w:r w:rsidRPr="005F58A9">
        <w:t>Jul_Max</w:t>
      </w:r>
      <w:proofErr w:type="spellEnd"/>
      <w:r>
        <w:t xml:space="preserve">, </w:t>
      </w:r>
      <w:proofErr w:type="spellStart"/>
      <w:r w:rsidRPr="005F58A9">
        <w:t>Aug_Ma</w:t>
      </w:r>
      <w:r>
        <w:t>x</w:t>
      </w:r>
      <w:proofErr w:type="spellEnd"/>
      <w:r>
        <w:t xml:space="preserve">, </w:t>
      </w:r>
      <w:proofErr w:type="spellStart"/>
      <w:r w:rsidRPr="005F58A9">
        <w:t>Sep_Max</w:t>
      </w:r>
      <w:proofErr w:type="spellEnd"/>
      <w:r>
        <w:t xml:space="preserve">, </w:t>
      </w:r>
      <w:proofErr w:type="spellStart"/>
      <w:r w:rsidRPr="005F58A9">
        <w:t>Oct_Max</w:t>
      </w:r>
      <w:proofErr w:type="spellEnd"/>
      <w:r>
        <w:t xml:space="preserve">, </w:t>
      </w:r>
      <w:proofErr w:type="spellStart"/>
      <w:r w:rsidRPr="005F58A9">
        <w:t>Nov_Max</w:t>
      </w:r>
      <w:proofErr w:type="spellEnd"/>
      <w:r>
        <w:t xml:space="preserve">, </w:t>
      </w:r>
      <w:proofErr w:type="spellStart"/>
      <w:r w:rsidRPr="005F58A9">
        <w:t>Dec_Max</w:t>
      </w:r>
      <w:proofErr w:type="spellEnd"/>
      <w:r>
        <w:t xml:space="preserve">, </w:t>
      </w:r>
      <w:proofErr w:type="spellStart"/>
      <w:r w:rsidRPr="005F58A9">
        <w:t>Jan_Max</w:t>
      </w:r>
      <w:proofErr w:type="spellEnd"/>
      <w:r>
        <w:t xml:space="preserve">, </w:t>
      </w:r>
      <w:proofErr w:type="spellStart"/>
      <w:r w:rsidRPr="005F58A9">
        <w:t>Feb_Max</w:t>
      </w:r>
      <w:proofErr w:type="spellEnd"/>
      <w:r>
        <w:t xml:space="preserve">, </w:t>
      </w:r>
      <w:proofErr w:type="spellStart"/>
      <w:r w:rsidRPr="005F58A9">
        <w:t>Mar_Max</w:t>
      </w:r>
      <w:proofErr w:type="spellEnd"/>
      <w:r>
        <w:t xml:space="preserve">, </w:t>
      </w:r>
      <w:proofErr w:type="spellStart"/>
      <w:r w:rsidRPr="005F58A9">
        <w:t>Apr_Max</w:t>
      </w:r>
      <w:proofErr w:type="spellEnd"/>
      <w:r>
        <w:t xml:space="preserve">, </w:t>
      </w:r>
      <w:proofErr w:type="spellStart"/>
      <w:r w:rsidRPr="005F58A9">
        <w:t>May_Max</w:t>
      </w:r>
      <w:proofErr w:type="spellEnd"/>
      <w:r>
        <w:t xml:space="preserve">, </w:t>
      </w:r>
      <w:proofErr w:type="spellStart"/>
      <w:r w:rsidRPr="005F58A9">
        <w:t>Jun_Min</w:t>
      </w:r>
      <w:proofErr w:type="spellEnd"/>
      <w:r>
        <w:t xml:space="preserve"> (average minimum temperature for that month </w:t>
      </w:r>
      <w:r w:rsidRPr="008B537C">
        <w:rPr>
          <w:rFonts w:cstheme="minorHAnsi"/>
        </w:rPr>
        <w:t>˚C)</w:t>
      </w:r>
      <w:r>
        <w:t xml:space="preserve">, </w:t>
      </w:r>
      <w:proofErr w:type="spellStart"/>
      <w:r w:rsidRPr="005F58A9">
        <w:t>Jul_Min</w:t>
      </w:r>
      <w:proofErr w:type="spellEnd"/>
      <w:r>
        <w:t xml:space="preserve">, </w:t>
      </w:r>
      <w:proofErr w:type="spellStart"/>
      <w:r w:rsidRPr="005F58A9">
        <w:t>Aug_Min</w:t>
      </w:r>
      <w:proofErr w:type="spellEnd"/>
      <w:r>
        <w:t xml:space="preserve">, </w:t>
      </w:r>
      <w:proofErr w:type="spellStart"/>
      <w:r w:rsidRPr="005F58A9">
        <w:t>Sep_Min</w:t>
      </w:r>
      <w:proofErr w:type="spellEnd"/>
      <w:r>
        <w:t xml:space="preserve">, </w:t>
      </w:r>
      <w:proofErr w:type="spellStart"/>
      <w:r w:rsidRPr="005F58A9">
        <w:t>Oct_Min</w:t>
      </w:r>
      <w:proofErr w:type="spellEnd"/>
      <w:r>
        <w:t xml:space="preserve">, </w:t>
      </w:r>
      <w:proofErr w:type="spellStart"/>
      <w:r w:rsidRPr="005F58A9">
        <w:t>Nov_Min</w:t>
      </w:r>
      <w:proofErr w:type="spellEnd"/>
      <w:r>
        <w:t xml:space="preserve">, </w:t>
      </w:r>
      <w:proofErr w:type="spellStart"/>
      <w:r w:rsidRPr="005F58A9">
        <w:t>Dec_Min</w:t>
      </w:r>
      <w:proofErr w:type="spellEnd"/>
      <w:r>
        <w:t xml:space="preserve">, </w:t>
      </w:r>
      <w:proofErr w:type="spellStart"/>
      <w:r w:rsidRPr="005F58A9">
        <w:t>Jan_Min</w:t>
      </w:r>
      <w:proofErr w:type="spellEnd"/>
      <w:r>
        <w:t xml:space="preserve">, </w:t>
      </w:r>
      <w:proofErr w:type="spellStart"/>
      <w:r w:rsidRPr="005F58A9">
        <w:t>Feb_Min</w:t>
      </w:r>
      <w:proofErr w:type="spellEnd"/>
      <w:r>
        <w:t xml:space="preserve">, </w:t>
      </w:r>
      <w:proofErr w:type="spellStart"/>
      <w:r w:rsidRPr="005F58A9">
        <w:t>Mar_Min</w:t>
      </w:r>
      <w:proofErr w:type="spellEnd"/>
      <w:r>
        <w:t xml:space="preserve">, </w:t>
      </w:r>
      <w:proofErr w:type="spellStart"/>
      <w:r w:rsidRPr="005F58A9">
        <w:t>Apr_Min</w:t>
      </w:r>
      <w:proofErr w:type="spellEnd"/>
      <w:r>
        <w:t xml:space="preserve">, </w:t>
      </w:r>
      <w:proofErr w:type="spellStart"/>
      <w:r w:rsidRPr="005F58A9">
        <w:t>May_Min</w:t>
      </w:r>
      <w:proofErr w:type="spellEnd"/>
      <w:r>
        <w:t xml:space="preserve">, </w:t>
      </w:r>
      <w:proofErr w:type="spellStart"/>
      <w:r w:rsidRPr="005F58A9">
        <w:t>Jun_Mean</w:t>
      </w:r>
      <w:proofErr w:type="spellEnd"/>
      <w:r>
        <w:t xml:space="preserve"> (average mean temperature for that month), </w:t>
      </w:r>
      <w:proofErr w:type="spellStart"/>
      <w:r w:rsidRPr="005F58A9">
        <w:t>Jul_Mean</w:t>
      </w:r>
      <w:proofErr w:type="spellEnd"/>
      <w:r>
        <w:t xml:space="preserve">, </w:t>
      </w:r>
      <w:proofErr w:type="spellStart"/>
      <w:r w:rsidRPr="005F58A9">
        <w:t>Aug_Mean</w:t>
      </w:r>
      <w:proofErr w:type="spellEnd"/>
      <w:r>
        <w:t xml:space="preserve">, </w:t>
      </w:r>
      <w:proofErr w:type="spellStart"/>
      <w:r w:rsidRPr="005F58A9">
        <w:t>Sep_Mean</w:t>
      </w:r>
      <w:proofErr w:type="spellEnd"/>
      <w:r>
        <w:t xml:space="preserve">, </w:t>
      </w:r>
      <w:proofErr w:type="spellStart"/>
      <w:r w:rsidRPr="005F58A9">
        <w:t>Oct_Mean</w:t>
      </w:r>
      <w:proofErr w:type="spellEnd"/>
      <w:r>
        <w:t xml:space="preserve">, </w:t>
      </w:r>
      <w:proofErr w:type="spellStart"/>
      <w:r w:rsidRPr="005F58A9">
        <w:t>Nov_Mean</w:t>
      </w:r>
      <w:proofErr w:type="spellEnd"/>
      <w:r>
        <w:t xml:space="preserve">, </w:t>
      </w:r>
      <w:proofErr w:type="spellStart"/>
      <w:r w:rsidRPr="005F58A9">
        <w:t>Dec_Mean</w:t>
      </w:r>
      <w:proofErr w:type="spellEnd"/>
      <w:r>
        <w:t xml:space="preserve">, </w:t>
      </w:r>
      <w:proofErr w:type="spellStart"/>
      <w:r w:rsidRPr="005F58A9">
        <w:t>Jan_Mean</w:t>
      </w:r>
      <w:proofErr w:type="spellEnd"/>
      <w:r>
        <w:t xml:space="preserve">, </w:t>
      </w:r>
      <w:proofErr w:type="spellStart"/>
      <w:r w:rsidRPr="005F58A9">
        <w:t>Feb_Mean</w:t>
      </w:r>
      <w:proofErr w:type="spellEnd"/>
      <w:r>
        <w:t xml:space="preserve">, </w:t>
      </w:r>
      <w:proofErr w:type="spellStart"/>
      <w:r w:rsidRPr="005F58A9">
        <w:t>Mar_Mean</w:t>
      </w:r>
      <w:proofErr w:type="spellEnd"/>
      <w:r>
        <w:t xml:space="preserve">, </w:t>
      </w:r>
      <w:proofErr w:type="spellStart"/>
      <w:r w:rsidRPr="005F58A9">
        <w:t>Apr_Mean</w:t>
      </w:r>
      <w:proofErr w:type="spellEnd"/>
      <w:r>
        <w:t xml:space="preserve">, </w:t>
      </w:r>
      <w:proofErr w:type="spellStart"/>
      <w:r w:rsidRPr="005F58A9">
        <w:t>May_Mean</w:t>
      </w:r>
      <w:proofErr w:type="spellEnd"/>
      <w:r>
        <w:t xml:space="preserve">, </w:t>
      </w:r>
      <w:r w:rsidRPr="005F58A9">
        <w:t>Oct-</w:t>
      </w:r>
      <w:proofErr w:type="spellStart"/>
      <w:r w:rsidRPr="005F58A9">
        <w:t>Apr_Max</w:t>
      </w:r>
      <w:proofErr w:type="spellEnd"/>
      <w:r>
        <w:t xml:space="preserve"> (average Oct-Apr maximum temperature), </w:t>
      </w:r>
      <w:r w:rsidRPr="005F58A9">
        <w:t>Oct-</w:t>
      </w:r>
      <w:proofErr w:type="spellStart"/>
      <w:r w:rsidRPr="005F58A9">
        <w:t>Apr_Min</w:t>
      </w:r>
      <w:proofErr w:type="spellEnd"/>
      <w:r>
        <w:t xml:space="preserve"> (average Oct-Apr</w:t>
      </w:r>
      <w:r w:rsidR="00C8532E">
        <w:t xml:space="preserve"> </w:t>
      </w:r>
      <w:r w:rsidRPr="0053551B">
        <w:t>minimum</w:t>
      </w:r>
      <w:r w:rsidR="00C8532E">
        <w:t xml:space="preserve"> </w:t>
      </w:r>
      <w:r w:rsidRPr="0053551B">
        <w:t>temperature),</w:t>
      </w:r>
      <w:r w:rsidR="00C8532E">
        <w:t xml:space="preserve"> </w:t>
      </w:r>
      <w:proofErr w:type="spellStart"/>
      <w:r w:rsidRPr="0053551B">
        <w:t>October_to_April_Mean</w:t>
      </w:r>
      <w:proofErr w:type="spellEnd"/>
      <w:r w:rsidRPr="0053551B">
        <w:t xml:space="preserve"> (average Oct-Apr mean</w:t>
      </w:r>
      <w:r>
        <w:t xml:space="preserve"> temperature), </w:t>
      </w:r>
      <w:proofErr w:type="spellStart"/>
      <w:r w:rsidRPr="005F58A9">
        <w:t>An_Max</w:t>
      </w:r>
      <w:proofErr w:type="spellEnd"/>
      <w:r>
        <w:t xml:space="preserve"> (average annual maximum temperature), </w:t>
      </w:r>
      <w:proofErr w:type="spellStart"/>
      <w:r w:rsidRPr="005F58A9">
        <w:t>An_Min</w:t>
      </w:r>
      <w:proofErr w:type="spellEnd"/>
      <w:r>
        <w:t xml:space="preserve"> (average annual minimum temperature), </w:t>
      </w:r>
      <w:proofErr w:type="spellStart"/>
      <w:r w:rsidRPr="005F58A9">
        <w:t>Annual</w:t>
      </w:r>
      <w:r>
        <w:t>_Mean</w:t>
      </w:r>
      <w:proofErr w:type="spellEnd"/>
      <w:r>
        <w:t xml:space="preserve"> (average annual mean temperature), </w:t>
      </w:r>
      <w:proofErr w:type="spellStart"/>
      <w:r w:rsidRPr="005F58A9">
        <w:t>Jan_rain</w:t>
      </w:r>
      <w:proofErr w:type="spellEnd"/>
      <w:r>
        <w:t xml:space="preserve"> (Total rainfall for that month mm), </w:t>
      </w:r>
      <w:proofErr w:type="spellStart"/>
      <w:r w:rsidRPr="005F58A9">
        <w:t>Feb_rain</w:t>
      </w:r>
      <w:proofErr w:type="spellEnd"/>
      <w:r>
        <w:t xml:space="preserve">, </w:t>
      </w:r>
      <w:proofErr w:type="spellStart"/>
      <w:r w:rsidRPr="005F58A9">
        <w:t>Mar_rain</w:t>
      </w:r>
      <w:proofErr w:type="spellEnd"/>
      <w:r>
        <w:t xml:space="preserve">, </w:t>
      </w:r>
      <w:proofErr w:type="spellStart"/>
      <w:r w:rsidRPr="005F58A9">
        <w:t>Apr_rain</w:t>
      </w:r>
      <w:proofErr w:type="spellEnd"/>
      <w:r>
        <w:t xml:space="preserve">, </w:t>
      </w:r>
      <w:proofErr w:type="spellStart"/>
      <w:r w:rsidRPr="005F58A9">
        <w:t>May_rain</w:t>
      </w:r>
      <w:proofErr w:type="spellEnd"/>
      <w:r>
        <w:t xml:space="preserve">, </w:t>
      </w:r>
      <w:proofErr w:type="spellStart"/>
      <w:r w:rsidRPr="005F58A9">
        <w:t>Jun_rain</w:t>
      </w:r>
      <w:proofErr w:type="spellEnd"/>
      <w:r>
        <w:t xml:space="preserve">, </w:t>
      </w:r>
      <w:proofErr w:type="spellStart"/>
      <w:r w:rsidRPr="005F58A9">
        <w:t>Jul_rain</w:t>
      </w:r>
      <w:proofErr w:type="spellEnd"/>
      <w:r>
        <w:t xml:space="preserve">, </w:t>
      </w:r>
      <w:proofErr w:type="spellStart"/>
      <w:r w:rsidRPr="005F58A9">
        <w:t>Aug_rain</w:t>
      </w:r>
      <w:proofErr w:type="spellEnd"/>
      <w:r>
        <w:t xml:space="preserve">, </w:t>
      </w:r>
      <w:proofErr w:type="spellStart"/>
      <w:r w:rsidRPr="005F58A9">
        <w:t>Sep_rain</w:t>
      </w:r>
      <w:proofErr w:type="spellEnd"/>
      <w:r>
        <w:t xml:space="preserve">, </w:t>
      </w:r>
      <w:proofErr w:type="spellStart"/>
      <w:r w:rsidRPr="005F58A9">
        <w:t>Oct_rain</w:t>
      </w:r>
      <w:proofErr w:type="spellEnd"/>
      <w:r>
        <w:t xml:space="preserve">, </w:t>
      </w:r>
      <w:proofErr w:type="spellStart"/>
      <w:r w:rsidRPr="005F58A9">
        <w:t>Nov_rain</w:t>
      </w:r>
      <w:proofErr w:type="spellEnd"/>
      <w:r>
        <w:t xml:space="preserve">, </w:t>
      </w:r>
      <w:proofErr w:type="spellStart"/>
      <w:r w:rsidRPr="005F58A9">
        <w:t>Dec_rain</w:t>
      </w:r>
      <w:proofErr w:type="spellEnd"/>
      <w:r>
        <w:t xml:space="preserve">, </w:t>
      </w:r>
      <w:proofErr w:type="spellStart"/>
      <w:r w:rsidRPr="005F58A9">
        <w:t>An_rain</w:t>
      </w:r>
      <w:proofErr w:type="spellEnd"/>
      <w:r>
        <w:t xml:space="preserve"> (total annual rain), </w:t>
      </w:r>
      <w:proofErr w:type="spellStart"/>
      <w:r w:rsidRPr="005F58A9">
        <w:t>Jan_F</w:t>
      </w:r>
      <w:proofErr w:type="spellEnd"/>
      <w:r>
        <w:t xml:space="preserve"> (total frost days for that month), </w:t>
      </w:r>
      <w:proofErr w:type="spellStart"/>
      <w:r w:rsidRPr="005F58A9">
        <w:t>Feb_F</w:t>
      </w:r>
      <w:proofErr w:type="spellEnd"/>
      <w:r>
        <w:t xml:space="preserve">, </w:t>
      </w:r>
      <w:proofErr w:type="spellStart"/>
      <w:r w:rsidRPr="005F58A9">
        <w:t>Mar_F</w:t>
      </w:r>
      <w:proofErr w:type="spellEnd"/>
      <w:r>
        <w:t xml:space="preserve">, </w:t>
      </w:r>
      <w:proofErr w:type="spellStart"/>
      <w:r w:rsidRPr="005F58A9">
        <w:t>Apr_F</w:t>
      </w:r>
      <w:proofErr w:type="spellEnd"/>
      <w:r>
        <w:t xml:space="preserve">, </w:t>
      </w:r>
      <w:proofErr w:type="spellStart"/>
      <w:r w:rsidRPr="005F58A9">
        <w:t>May_F</w:t>
      </w:r>
      <w:proofErr w:type="spellEnd"/>
      <w:r>
        <w:t xml:space="preserve">, </w:t>
      </w:r>
      <w:proofErr w:type="spellStart"/>
      <w:r w:rsidRPr="005F58A9">
        <w:t>Jun_F</w:t>
      </w:r>
      <w:proofErr w:type="spellEnd"/>
      <w:r>
        <w:t xml:space="preserve">, </w:t>
      </w:r>
      <w:proofErr w:type="spellStart"/>
      <w:r w:rsidRPr="005F58A9">
        <w:t>Jul_F</w:t>
      </w:r>
      <w:proofErr w:type="spellEnd"/>
      <w:r>
        <w:t xml:space="preserve">, </w:t>
      </w:r>
      <w:proofErr w:type="spellStart"/>
      <w:r w:rsidRPr="005F58A9">
        <w:t>Aug_F</w:t>
      </w:r>
      <w:proofErr w:type="spellEnd"/>
      <w:r>
        <w:t xml:space="preserve">, </w:t>
      </w:r>
      <w:proofErr w:type="spellStart"/>
      <w:r w:rsidRPr="005F58A9">
        <w:t>Sep_F</w:t>
      </w:r>
      <w:proofErr w:type="spellEnd"/>
      <w:r>
        <w:t xml:space="preserve">, </w:t>
      </w:r>
      <w:proofErr w:type="spellStart"/>
      <w:r w:rsidRPr="005F58A9">
        <w:t>Oct_F</w:t>
      </w:r>
      <w:proofErr w:type="spellEnd"/>
      <w:r>
        <w:t xml:space="preserve">, </w:t>
      </w:r>
      <w:proofErr w:type="spellStart"/>
      <w:r w:rsidRPr="005F58A9">
        <w:t>Nov_F</w:t>
      </w:r>
      <w:proofErr w:type="spellEnd"/>
      <w:r>
        <w:t xml:space="preserve">, </w:t>
      </w:r>
      <w:proofErr w:type="spellStart"/>
      <w:r w:rsidRPr="005F58A9">
        <w:t>Dec_F</w:t>
      </w:r>
      <w:proofErr w:type="spellEnd"/>
      <w:r>
        <w:t xml:space="preserve">, </w:t>
      </w:r>
      <w:proofErr w:type="spellStart"/>
      <w:r w:rsidRPr="005F58A9">
        <w:t>January_to_April_temp</w:t>
      </w:r>
      <w:proofErr w:type="spellEnd"/>
      <w:r>
        <w:t xml:space="preserve"> (average mean Jan-Apr temperature </w:t>
      </w:r>
      <w:r w:rsidRPr="008B537C">
        <w:rPr>
          <w:rFonts w:cstheme="minorHAnsi"/>
        </w:rPr>
        <w:t>˚C</w:t>
      </w:r>
      <w:r>
        <w:t xml:space="preserve">), </w:t>
      </w:r>
      <w:proofErr w:type="spellStart"/>
      <w:r w:rsidRPr="005F58A9">
        <w:t>January_to_April_frost</w:t>
      </w:r>
      <w:proofErr w:type="spellEnd"/>
      <w:r>
        <w:t xml:space="preserve"> (Total number of frost days Jan-Apr).</w:t>
      </w:r>
    </w:p>
    <w:p w14:paraId="2DD28E54" w14:textId="77777777" w:rsidR="008B537C" w:rsidRDefault="008B537C" w:rsidP="008B537C">
      <w:pPr>
        <w:pStyle w:val="ListParagraph"/>
        <w:numPr>
          <w:ilvl w:val="0"/>
          <w:numId w:val="4"/>
        </w:numPr>
      </w:pPr>
      <w:r>
        <w:t>Missing data codes: NA</w:t>
      </w:r>
    </w:p>
    <w:p w14:paraId="01AAE9E3" w14:textId="4AAAE02D" w:rsidR="008B537C" w:rsidRDefault="008B537C" w:rsidP="008B537C">
      <w:pPr>
        <w:pStyle w:val="ListParagraph"/>
        <w:numPr>
          <w:ilvl w:val="0"/>
          <w:numId w:val="4"/>
        </w:numPr>
      </w:pPr>
      <w:r>
        <w:t xml:space="preserve">Description: The flowering times (in Julian days) of 12 different pear cultivars from 2 different sites (East </w:t>
      </w:r>
      <w:proofErr w:type="spellStart"/>
      <w:r>
        <w:t>Malling</w:t>
      </w:r>
      <w:proofErr w:type="spellEnd"/>
      <w:r>
        <w:t xml:space="preserve"> and </w:t>
      </w:r>
      <w:proofErr w:type="spellStart"/>
      <w:r>
        <w:t>Brogdale</w:t>
      </w:r>
      <w:proofErr w:type="spellEnd"/>
      <w:r>
        <w:t xml:space="preserve"> in Kent) from 1960-2020. This include</w:t>
      </w:r>
      <w:r w:rsidR="003D5CF2">
        <w:t xml:space="preserve">s </w:t>
      </w:r>
      <w:r>
        <w:t xml:space="preserve">data for </w:t>
      </w:r>
      <w:r w:rsidR="003D5CF2">
        <w:t>full</w:t>
      </w:r>
      <w:r>
        <w:t xml:space="preserve"> (when</w:t>
      </w:r>
      <w:r w:rsidR="003D5CF2">
        <w:t xml:space="preserve"> 50% of flowers are</w:t>
      </w:r>
      <w:r>
        <w:t xml:space="preserve"> open on the pear tree) phenological stage, used for the GAMM, LMM and PCA models within the paper. Weather data has also been collated from Met Office records from Faversham and East </w:t>
      </w:r>
      <w:proofErr w:type="spellStart"/>
      <w:r>
        <w:t>Malling</w:t>
      </w:r>
      <w:proofErr w:type="spellEnd"/>
      <w:r>
        <w:t xml:space="preserve"> weather stations. Weather variables calculated include mean, maximum and minimum (</w:t>
      </w:r>
      <w:r w:rsidRPr="008B537C">
        <w:rPr>
          <w:rFonts w:cstheme="minorHAnsi"/>
        </w:rPr>
        <w:t>˚C</w:t>
      </w:r>
      <w:r>
        <w:t>) temperatures for each month (with May-Dec months from the previous year), average annual temperatures and Jan-Apr temperatures, total rainfall for each month (mm) and total frost days for each month.</w:t>
      </w:r>
    </w:p>
    <w:p w14:paraId="02FCD996" w14:textId="77777777" w:rsidR="008B537C" w:rsidRDefault="008B537C" w:rsidP="008B537C"/>
    <w:p w14:paraId="729F614E" w14:textId="13B084B9" w:rsidR="003D5CF2" w:rsidRDefault="001D13EB" w:rsidP="003D5CF2">
      <w:pPr>
        <w:pStyle w:val="ListParagraph"/>
        <w:numPr>
          <w:ilvl w:val="0"/>
          <w:numId w:val="2"/>
        </w:numPr>
      </w:pPr>
      <w:r>
        <w:t>Last</w:t>
      </w:r>
      <w:r w:rsidRPr="001D13EB">
        <w:t>_flowering</w:t>
      </w:r>
      <w:r>
        <w:t>.csv</w:t>
      </w:r>
    </w:p>
    <w:p w14:paraId="6764F2C8" w14:textId="44069BAF" w:rsidR="003D5CF2" w:rsidRDefault="003D5CF2" w:rsidP="003D5CF2">
      <w:pPr>
        <w:pStyle w:val="ListParagraph"/>
        <w:numPr>
          <w:ilvl w:val="0"/>
          <w:numId w:val="4"/>
        </w:numPr>
      </w:pPr>
      <w:r>
        <w:t>78 variables, 91</w:t>
      </w:r>
      <w:r w:rsidR="00D9655C">
        <w:t>8</w:t>
      </w:r>
      <w:r>
        <w:t xml:space="preserve"> rows.</w:t>
      </w:r>
    </w:p>
    <w:p w14:paraId="26C2CFD4" w14:textId="7C855345" w:rsidR="003D5CF2" w:rsidRDefault="003D5CF2" w:rsidP="003D5CF2">
      <w:pPr>
        <w:pStyle w:val="ListParagraph"/>
        <w:numPr>
          <w:ilvl w:val="0"/>
          <w:numId w:val="4"/>
        </w:numPr>
      </w:pPr>
      <w:r w:rsidRPr="00FF2445">
        <w:t>Cultivar.name</w:t>
      </w:r>
      <w:r>
        <w:t xml:space="preserve"> (the pear cultivar), </w:t>
      </w:r>
      <w:r w:rsidRPr="00FF2445">
        <w:t>Date</w:t>
      </w:r>
      <w:r>
        <w:t xml:space="preserve">, </w:t>
      </w:r>
      <w:r w:rsidRPr="00FF2445">
        <w:t>Year</w:t>
      </w:r>
      <w:r>
        <w:t xml:space="preserve"> (1960-2020), </w:t>
      </w:r>
      <w:r w:rsidRPr="00FF2445">
        <w:t>Month</w:t>
      </w:r>
      <w:r>
        <w:t xml:space="preserve">, </w:t>
      </w:r>
      <w:r w:rsidRPr="00FF2445">
        <w:t>Day</w:t>
      </w:r>
      <w:r>
        <w:t xml:space="preserve">, </w:t>
      </w:r>
      <w:r w:rsidRPr="00FF2445">
        <w:t>Period</w:t>
      </w:r>
      <w:r>
        <w:t xml:space="preserve"> (last flowering stage), </w:t>
      </w:r>
      <w:r w:rsidRPr="00FF2445">
        <w:t>Site</w:t>
      </w:r>
      <w:r>
        <w:t xml:space="preserve"> (</w:t>
      </w:r>
      <w:proofErr w:type="spellStart"/>
      <w:r>
        <w:t>Brogdale</w:t>
      </w:r>
      <w:proofErr w:type="spellEnd"/>
      <w:r>
        <w:t xml:space="preserve"> or East </w:t>
      </w:r>
      <w:proofErr w:type="spellStart"/>
      <w:r>
        <w:t>Malling</w:t>
      </w:r>
      <w:proofErr w:type="spellEnd"/>
      <w:r>
        <w:t xml:space="preserve">), </w:t>
      </w:r>
      <w:proofErr w:type="spellStart"/>
      <w:r w:rsidRPr="00FF2445">
        <w:t>JDay</w:t>
      </w:r>
      <w:proofErr w:type="spellEnd"/>
      <w:r>
        <w:t xml:space="preserve"> (flowering time in Julian days), </w:t>
      </w:r>
      <w:r w:rsidRPr="005F58A9">
        <w:t>Cultivar.no</w:t>
      </w:r>
      <w:r>
        <w:t xml:space="preserve"> (cultivar number 1-12, based on name), </w:t>
      </w:r>
      <w:proofErr w:type="spellStart"/>
      <w:r w:rsidRPr="005F58A9">
        <w:t>Jun_Max</w:t>
      </w:r>
      <w:proofErr w:type="spellEnd"/>
      <w:r>
        <w:t xml:space="preserve"> (average maximum temperature for that month </w:t>
      </w:r>
      <w:r w:rsidRPr="008B537C">
        <w:rPr>
          <w:rFonts w:cstheme="minorHAnsi"/>
        </w:rPr>
        <w:t>˚C</w:t>
      </w:r>
      <w:r>
        <w:t xml:space="preserve">), </w:t>
      </w:r>
      <w:proofErr w:type="spellStart"/>
      <w:r w:rsidRPr="005F58A9">
        <w:t>Jul_Max</w:t>
      </w:r>
      <w:proofErr w:type="spellEnd"/>
      <w:r>
        <w:t xml:space="preserve">, </w:t>
      </w:r>
      <w:proofErr w:type="spellStart"/>
      <w:r w:rsidRPr="005F58A9">
        <w:t>Aug_Ma</w:t>
      </w:r>
      <w:r>
        <w:t>x</w:t>
      </w:r>
      <w:proofErr w:type="spellEnd"/>
      <w:r>
        <w:t xml:space="preserve">, </w:t>
      </w:r>
      <w:proofErr w:type="spellStart"/>
      <w:r w:rsidRPr="005F58A9">
        <w:t>Sep_Max</w:t>
      </w:r>
      <w:proofErr w:type="spellEnd"/>
      <w:r>
        <w:t xml:space="preserve">, </w:t>
      </w:r>
      <w:proofErr w:type="spellStart"/>
      <w:r w:rsidRPr="005F58A9">
        <w:t>Oct_Max</w:t>
      </w:r>
      <w:proofErr w:type="spellEnd"/>
      <w:r>
        <w:t xml:space="preserve">, </w:t>
      </w:r>
      <w:proofErr w:type="spellStart"/>
      <w:r w:rsidRPr="005F58A9">
        <w:t>Nov_Max</w:t>
      </w:r>
      <w:proofErr w:type="spellEnd"/>
      <w:r>
        <w:t xml:space="preserve">, </w:t>
      </w:r>
      <w:proofErr w:type="spellStart"/>
      <w:r w:rsidRPr="005F58A9">
        <w:t>Dec_Max</w:t>
      </w:r>
      <w:proofErr w:type="spellEnd"/>
      <w:r>
        <w:t xml:space="preserve">, </w:t>
      </w:r>
      <w:proofErr w:type="spellStart"/>
      <w:r w:rsidRPr="005F58A9">
        <w:t>Jan_Max</w:t>
      </w:r>
      <w:proofErr w:type="spellEnd"/>
      <w:r>
        <w:t xml:space="preserve">, </w:t>
      </w:r>
      <w:proofErr w:type="spellStart"/>
      <w:r w:rsidRPr="005F58A9">
        <w:t>Feb_Max</w:t>
      </w:r>
      <w:proofErr w:type="spellEnd"/>
      <w:r>
        <w:t xml:space="preserve">, </w:t>
      </w:r>
      <w:proofErr w:type="spellStart"/>
      <w:r w:rsidRPr="005F58A9">
        <w:t>Mar_Max</w:t>
      </w:r>
      <w:proofErr w:type="spellEnd"/>
      <w:r>
        <w:t xml:space="preserve">, </w:t>
      </w:r>
      <w:proofErr w:type="spellStart"/>
      <w:r w:rsidRPr="005F58A9">
        <w:t>Apr_Max</w:t>
      </w:r>
      <w:proofErr w:type="spellEnd"/>
      <w:r>
        <w:t xml:space="preserve">, </w:t>
      </w:r>
      <w:proofErr w:type="spellStart"/>
      <w:r w:rsidRPr="005F58A9">
        <w:t>May_Max</w:t>
      </w:r>
      <w:proofErr w:type="spellEnd"/>
      <w:r>
        <w:t xml:space="preserve">, </w:t>
      </w:r>
      <w:proofErr w:type="spellStart"/>
      <w:r w:rsidRPr="005F58A9">
        <w:t>Jun_Min</w:t>
      </w:r>
      <w:proofErr w:type="spellEnd"/>
      <w:r>
        <w:t xml:space="preserve"> (average minimum temperature for that month </w:t>
      </w:r>
      <w:r w:rsidRPr="008B537C">
        <w:rPr>
          <w:rFonts w:cstheme="minorHAnsi"/>
        </w:rPr>
        <w:t>˚C)</w:t>
      </w:r>
      <w:r>
        <w:t xml:space="preserve">, </w:t>
      </w:r>
      <w:proofErr w:type="spellStart"/>
      <w:r w:rsidRPr="005F58A9">
        <w:t>Jul_Min</w:t>
      </w:r>
      <w:proofErr w:type="spellEnd"/>
      <w:r>
        <w:t xml:space="preserve">, </w:t>
      </w:r>
      <w:proofErr w:type="spellStart"/>
      <w:r w:rsidRPr="005F58A9">
        <w:t>Aug_Min</w:t>
      </w:r>
      <w:proofErr w:type="spellEnd"/>
      <w:r>
        <w:t xml:space="preserve">, </w:t>
      </w:r>
      <w:proofErr w:type="spellStart"/>
      <w:r w:rsidRPr="005F58A9">
        <w:t>Sep_Min</w:t>
      </w:r>
      <w:proofErr w:type="spellEnd"/>
      <w:r>
        <w:t xml:space="preserve">, </w:t>
      </w:r>
      <w:proofErr w:type="spellStart"/>
      <w:r w:rsidRPr="005F58A9">
        <w:t>Oct_Min</w:t>
      </w:r>
      <w:proofErr w:type="spellEnd"/>
      <w:r>
        <w:t xml:space="preserve">, </w:t>
      </w:r>
      <w:proofErr w:type="spellStart"/>
      <w:r w:rsidRPr="005F58A9">
        <w:t>Nov_Min</w:t>
      </w:r>
      <w:proofErr w:type="spellEnd"/>
      <w:r>
        <w:t xml:space="preserve">, </w:t>
      </w:r>
      <w:proofErr w:type="spellStart"/>
      <w:r w:rsidRPr="005F58A9">
        <w:t>Dec_Min</w:t>
      </w:r>
      <w:proofErr w:type="spellEnd"/>
      <w:r>
        <w:t xml:space="preserve">, </w:t>
      </w:r>
      <w:proofErr w:type="spellStart"/>
      <w:r w:rsidRPr="005F58A9">
        <w:t>Jan_Min</w:t>
      </w:r>
      <w:proofErr w:type="spellEnd"/>
      <w:r>
        <w:t xml:space="preserve">, </w:t>
      </w:r>
      <w:proofErr w:type="spellStart"/>
      <w:r w:rsidRPr="005F58A9">
        <w:t>Feb_Min</w:t>
      </w:r>
      <w:proofErr w:type="spellEnd"/>
      <w:r>
        <w:t xml:space="preserve">, </w:t>
      </w:r>
      <w:proofErr w:type="spellStart"/>
      <w:r w:rsidRPr="005F58A9">
        <w:t>Mar_Min</w:t>
      </w:r>
      <w:proofErr w:type="spellEnd"/>
      <w:r>
        <w:t xml:space="preserve">, </w:t>
      </w:r>
      <w:proofErr w:type="spellStart"/>
      <w:r w:rsidRPr="005F58A9">
        <w:t>Apr_Min</w:t>
      </w:r>
      <w:proofErr w:type="spellEnd"/>
      <w:r>
        <w:t xml:space="preserve">, </w:t>
      </w:r>
      <w:proofErr w:type="spellStart"/>
      <w:r w:rsidRPr="005F58A9">
        <w:t>May_Min</w:t>
      </w:r>
      <w:proofErr w:type="spellEnd"/>
      <w:r>
        <w:t xml:space="preserve">, </w:t>
      </w:r>
      <w:proofErr w:type="spellStart"/>
      <w:r w:rsidRPr="005F58A9">
        <w:t>Jun_Mean</w:t>
      </w:r>
      <w:proofErr w:type="spellEnd"/>
      <w:r>
        <w:t xml:space="preserve"> (average mean temperature for that month), </w:t>
      </w:r>
      <w:proofErr w:type="spellStart"/>
      <w:r w:rsidRPr="005F58A9">
        <w:t>Jul_Mean</w:t>
      </w:r>
      <w:proofErr w:type="spellEnd"/>
      <w:r>
        <w:t xml:space="preserve">, </w:t>
      </w:r>
      <w:proofErr w:type="spellStart"/>
      <w:r w:rsidRPr="005F58A9">
        <w:t>Aug_Mean</w:t>
      </w:r>
      <w:proofErr w:type="spellEnd"/>
      <w:r>
        <w:t xml:space="preserve">, </w:t>
      </w:r>
      <w:proofErr w:type="spellStart"/>
      <w:r w:rsidRPr="005F58A9">
        <w:t>Sep_Mean</w:t>
      </w:r>
      <w:proofErr w:type="spellEnd"/>
      <w:r>
        <w:t xml:space="preserve">, </w:t>
      </w:r>
      <w:proofErr w:type="spellStart"/>
      <w:r w:rsidRPr="005F58A9">
        <w:t>Oct_Mean</w:t>
      </w:r>
      <w:proofErr w:type="spellEnd"/>
      <w:r>
        <w:t xml:space="preserve">, </w:t>
      </w:r>
      <w:proofErr w:type="spellStart"/>
      <w:r w:rsidRPr="005F58A9">
        <w:t>Nov_Mean</w:t>
      </w:r>
      <w:proofErr w:type="spellEnd"/>
      <w:r>
        <w:t xml:space="preserve">, </w:t>
      </w:r>
      <w:proofErr w:type="spellStart"/>
      <w:r w:rsidRPr="005F58A9">
        <w:t>Dec_Mean</w:t>
      </w:r>
      <w:proofErr w:type="spellEnd"/>
      <w:r>
        <w:t xml:space="preserve">, </w:t>
      </w:r>
      <w:proofErr w:type="spellStart"/>
      <w:r w:rsidRPr="005F58A9">
        <w:t>Jan_Mean</w:t>
      </w:r>
      <w:proofErr w:type="spellEnd"/>
      <w:r>
        <w:t xml:space="preserve">, </w:t>
      </w:r>
      <w:proofErr w:type="spellStart"/>
      <w:r w:rsidRPr="005F58A9">
        <w:t>Feb_Mean</w:t>
      </w:r>
      <w:proofErr w:type="spellEnd"/>
      <w:r>
        <w:t xml:space="preserve">, </w:t>
      </w:r>
      <w:proofErr w:type="spellStart"/>
      <w:r w:rsidRPr="005F58A9">
        <w:t>Mar_Mean</w:t>
      </w:r>
      <w:proofErr w:type="spellEnd"/>
      <w:r>
        <w:t xml:space="preserve">, </w:t>
      </w:r>
      <w:proofErr w:type="spellStart"/>
      <w:r w:rsidRPr="005F58A9">
        <w:t>Apr_Mean</w:t>
      </w:r>
      <w:proofErr w:type="spellEnd"/>
      <w:r>
        <w:t xml:space="preserve">, </w:t>
      </w:r>
      <w:proofErr w:type="spellStart"/>
      <w:r w:rsidRPr="005F58A9">
        <w:t>May_Mean</w:t>
      </w:r>
      <w:proofErr w:type="spellEnd"/>
      <w:r>
        <w:t xml:space="preserve">, </w:t>
      </w:r>
      <w:r w:rsidRPr="005F58A9">
        <w:t>Oct-</w:t>
      </w:r>
      <w:proofErr w:type="spellStart"/>
      <w:r w:rsidRPr="005F58A9">
        <w:t>Apr_</w:t>
      </w:r>
      <w:r w:rsidRPr="00524614">
        <w:t>Max</w:t>
      </w:r>
      <w:proofErr w:type="spellEnd"/>
      <w:r w:rsidRPr="00524614">
        <w:t xml:space="preserve"> (average Oct-Apr maximum temperature), Oct-</w:t>
      </w:r>
      <w:proofErr w:type="spellStart"/>
      <w:r w:rsidRPr="00524614">
        <w:t>Apr_Min</w:t>
      </w:r>
      <w:proofErr w:type="spellEnd"/>
      <w:r w:rsidRPr="00524614">
        <w:t xml:space="preserve"> (average Oct-Apr minimum temperature),</w:t>
      </w:r>
      <w:r w:rsidR="00C8532E">
        <w:t xml:space="preserve"> </w:t>
      </w:r>
      <w:proofErr w:type="spellStart"/>
      <w:r w:rsidRPr="00524614">
        <w:t>October_to_April_Mean</w:t>
      </w:r>
      <w:proofErr w:type="spellEnd"/>
      <w:r w:rsidRPr="00524614">
        <w:t xml:space="preserve"> (average Oct-Apr mean</w:t>
      </w:r>
      <w:r>
        <w:t xml:space="preserve"> temperature), </w:t>
      </w:r>
      <w:proofErr w:type="spellStart"/>
      <w:r w:rsidRPr="005F58A9">
        <w:t>An_Max</w:t>
      </w:r>
      <w:proofErr w:type="spellEnd"/>
      <w:r>
        <w:t xml:space="preserve"> (average annual </w:t>
      </w:r>
      <w:r>
        <w:lastRenderedPageBreak/>
        <w:t xml:space="preserve">maximum temperature), </w:t>
      </w:r>
      <w:proofErr w:type="spellStart"/>
      <w:r w:rsidRPr="005F58A9">
        <w:t>An_Min</w:t>
      </w:r>
      <w:proofErr w:type="spellEnd"/>
      <w:r>
        <w:t xml:space="preserve"> (average annual minimum temperature), </w:t>
      </w:r>
      <w:proofErr w:type="spellStart"/>
      <w:r w:rsidRPr="005F58A9">
        <w:t>Annual</w:t>
      </w:r>
      <w:r>
        <w:t>_Mean</w:t>
      </w:r>
      <w:proofErr w:type="spellEnd"/>
      <w:r>
        <w:t xml:space="preserve"> (average annual mean temperature), </w:t>
      </w:r>
      <w:proofErr w:type="spellStart"/>
      <w:r w:rsidRPr="005F58A9">
        <w:t>Jan_rain</w:t>
      </w:r>
      <w:proofErr w:type="spellEnd"/>
      <w:r>
        <w:t xml:space="preserve"> (Total rainfall for that month mm), </w:t>
      </w:r>
      <w:proofErr w:type="spellStart"/>
      <w:r w:rsidRPr="005F58A9">
        <w:t>Feb_rain</w:t>
      </w:r>
      <w:proofErr w:type="spellEnd"/>
      <w:r>
        <w:t xml:space="preserve">, </w:t>
      </w:r>
      <w:proofErr w:type="spellStart"/>
      <w:r w:rsidRPr="005F58A9">
        <w:t>Mar_rain</w:t>
      </w:r>
      <w:proofErr w:type="spellEnd"/>
      <w:r>
        <w:t xml:space="preserve">, </w:t>
      </w:r>
      <w:proofErr w:type="spellStart"/>
      <w:r w:rsidRPr="005F58A9">
        <w:t>Apr_rain</w:t>
      </w:r>
      <w:proofErr w:type="spellEnd"/>
      <w:r>
        <w:t xml:space="preserve">, </w:t>
      </w:r>
      <w:proofErr w:type="spellStart"/>
      <w:r w:rsidRPr="005F58A9">
        <w:t>May_rain</w:t>
      </w:r>
      <w:proofErr w:type="spellEnd"/>
      <w:r>
        <w:t xml:space="preserve">, </w:t>
      </w:r>
      <w:proofErr w:type="spellStart"/>
      <w:r w:rsidRPr="005F58A9">
        <w:t>Jun_rain</w:t>
      </w:r>
      <w:proofErr w:type="spellEnd"/>
      <w:r>
        <w:t xml:space="preserve">, </w:t>
      </w:r>
      <w:proofErr w:type="spellStart"/>
      <w:r w:rsidRPr="005F58A9">
        <w:t>Jul_rain</w:t>
      </w:r>
      <w:proofErr w:type="spellEnd"/>
      <w:r w:rsidRPr="005F58A9">
        <w:tab/>
      </w:r>
      <w:r>
        <w:t xml:space="preserve">, </w:t>
      </w:r>
      <w:proofErr w:type="spellStart"/>
      <w:r w:rsidRPr="005F58A9">
        <w:t>Aug_rain</w:t>
      </w:r>
      <w:proofErr w:type="spellEnd"/>
      <w:r>
        <w:t xml:space="preserve">, </w:t>
      </w:r>
      <w:proofErr w:type="spellStart"/>
      <w:r w:rsidRPr="005F58A9">
        <w:t>Sep_rain</w:t>
      </w:r>
      <w:proofErr w:type="spellEnd"/>
      <w:r>
        <w:t xml:space="preserve">, </w:t>
      </w:r>
      <w:proofErr w:type="spellStart"/>
      <w:r w:rsidRPr="005F58A9">
        <w:t>Oct_rain</w:t>
      </w:r>
      <w:proofErr w:type="spellEnd"/>
      <w:r>
        <w:t xml:space="preserve">, </w:t>
      </w:r>
      <w:proofErr w:type="spellStart"/>
      <w:r w:rsidRPr="005F58A9">
        <w:t>Nov_rain</w:t>
      </w:r>
      <w:proofErr w:type="spellEnd"/>
      <w:r>
        <w:t xml:space="preserve">, </w:t>
      </w:r>
      <w:proofErr w:type="spellStart"/>
      <w:r w:rsidRPr="005F58A9">
        <w:t>Dec_rain</w:t>
      </w:r>
      <w:proofErr w:type="spellEnd"/>
      <w:r>
        <w:t xml:space="preserve">, </w:t>
      </w:r>
      <w:proofErr w:type="spellStart"/>
      <w:r w:rsidRPr="005F58A9">
        <w:t>An_rain</w:t>
      </w:r>
      <w:proofErr w:type="spellEnd"/>
      <w:r>
        <w:t xml:space="preserve"> (total annual rain), </w:t>
      </w:r>
      <w:proofErr w:type="spellStart"/>
      <w:r w:rsidRPr="005F58A9">
        <w:t>Jan_F</w:t>
      </w:r>
      <w:proofErr w:type="spellEnd"/>
      <w:r>
        <w:t xml:space="preserve"> (total frost days for that month), </w:t>
      </w:r>
      <w:proofErr w:type="spellStart"/>
      <w:r w:rsidRPr="005F58A9">
        <w:t>Feb_F</w:t>
      </w:r>
      <w:proofErr w:type="spellEnd"/>
      <w:r>
        <w:t xml:space="preserve">, </w:t>
      </w:r>
      <w:proofErr w:type="spellStart"/>
      <w:r w:rsidRPr="005F58A9">
        <w:t>Mar_F</w:t>
      </w:r>
      <w:proofErr w:type="spellEnd"/>
      <w:r>
        <w:t xml:space="preserve">, </w:t>
      </w:r>
      <w:proofErr w:type="spellStart"/>
      <w:r w:rsidRPr="005F58A9">
        <w:t>Apr_F</w:t>
      </w:r>
      <w:proofErr w:type="spellEnd"/>
      <w:r>
        <w:t xml:space="preserve">, </w:t>
      </w:r>
      <w:proofErr w:type="spellStart"/>
      <w:r w:rsidRPr="005F58A9">
        <w:t>May_F</w:t>
      </w:r>
      <w:proofErr w:type="spellEnd"/>
      <w:r>
        <w:t xml:space="preserve">, </w:t>
      </w:r>
      <w:proofErr w:type="spellStart"/>
      <w:r w:rsidRPr="005F58A9">
        <w:t>Jun_F</w:t>
      </w:r>
      <w:proofErr w:type="spellEnd"/>
      <w:r>
        <w:t xml:space="preserve">, </w:t>
      </w:r>
      <w:proofErr w:type="spellStart"/>
      <w:r w:rsidRPr="005F58A9">
        <w:t>Jul_F</w:t>
      </w:r>
      <w:proofErr w:type="spellEnd"/>
      <w:r>
        <w:t xml:space="preserve">, </w:t>
      </w:r>
      <w:proofErr w:type="spellStart"/>
      <w:r w:rsidRPr="005F58A9">
        <w:t>Aug_F</w:t>
      </w:r>
      <w:proofErr w:type="spellEnd"/>
      <w:r>
        <w:t xml:space="preserve">, </w:t>
      </w:r>
      <w:proofErr w:type="spellStart"/>
      <w:r w:rsidRPr="005F58A9">
        <w:t>Sep_F</w:t>
      </w:r>
      <w:proofErr w:type="spellEnd"/>
      <w:r>
        <w:t xml:space="preserve">, </w:t>
      </w:r>
      <w:proofErr w:type="spellStart"/>
      <w:r w:rsidRPr="005F58A9">
        <w:t>Oct_F</w:t>
      </w:r>
      <w:proofErr w:type="spellEnd"/>
      <w:r>
        <w:t xml:space="preserve">, </w:t>
      </w:r>
      <w:proofErr w:type="spellStart"/>
      <w:r w:rsidRPr="005F58A9">
        <w:t>Nov_F</w:t>
      </w:r>
      <w:proofErr w:type="spellEnd"/>
      <w:r>
        <w:t xml:space="preserve">, </w:t>
      </w:r>
      <w:proofErr w:type="spellStart"/>
      <w:r w:rsidRPr="005F58A9">
        <w:t>Dec_F</w:t>
      </w:r>
      <w:proofErr w:type="spellEnd"/>
      <w:r>
        <w:t xml:space="preserve">, </w:t>
      </w:r>
      <w:proofErr w:type="spellStart"/>
      <w:r w:rsidRPr="005F58A9">
        <w:t>January_to_April_temp</w:t>
      </w:r>
      <w:proofErr w:type="spellEnd"/>
      <w:r>
        <w:t xml:space="preserve"> (average mean Jan-Apr temperature </w:t>
      </w:r>
      <w:r w:rsidRPr="008B537C">
        <w:rPr>
          <w:rFonts w:cstheme="minorHAnsi"/>
        </w:rPr>
        <w:t>˚C</w:t>
      </w:r>
      <w:r>
        <w:t xml:space="preserve">), </w:t>
      </w:r>
      <w:proofErr w:type="spellStart"/>
      <w:r w:rsidRPr="005F58A9">
        <w:t>January_to_April_frost</w:t>
      </w:r>
      <w:proofErr w:type="spellEnd"/>
      <w:r>
        <w:t xml:space="preserve"> (Total number of frost days Jan-Apr).</w:t>
      </w:r>
    </w:p>
    <w:p w14:paraId="1AABC472" w14:textId="77777777" w:rsidR="003D5CF2" w:rsidRDefault="003D5CF2" w:rsidP="003D5CF2">
      <w:pPr>
        <w:pStyle w:val="ListParagraph"/>
        <w:numPr>
          <w:ilvl w:val="0"/>
          <w:numId w:val="4"/>
        </w:numPr>
      </w:pPr>
      <w:r>
        <w:t>Missing data codes: NA</w:t>
      </w:r>
    </w:p>
    <w:p w14:paraId="4C4302B5" w14:textId="52B98A61" w:rsidR="004D643C" w:rsidRDefault="003D5CF2" w:rsidP="00005708">
      <w:pPr>
        <w:pStyle w:val="ListParagraph"/>
        <w:numPr>
          <w:ilvl w:val="0"/>
          <w:numId w:val="4"/>
        </w:numPr>
      </w:pPr>
      <w:r>
        <w:t xml:space="preserve">Description: The flowering times (in Julian days) of 12 different pear cultivars from 2 different sites (East </w:t>
      </w:r>
      <w:proofErr w:type="spellStart"/>
      <w:r>
        <w:t>Malling</w:t>
      </w:r>
      <w:proofErr w:type="spellEnd"/>
      <w:r>
        <w:t xml:space="preserve"> and </w:t>
      </w:r>
      <w:proofErr w:type="spellStart"/>
      <w:r>
        <w:t>Brogdale</w:t>
      </w:r>
      <w:proofErr w:type="spellEnd"/>
      <w:r>
        <w:t xml:space="preserve"> in Kent) from 1960-2020. This includes data for last (when </w:t>
      </w:r>
      <w:r w:rsidR="00D9655C">
        <w:t>90% of petals have fallen</w:t>
      </w:r>
      <w:r>
        <w:t xml:space="preserve">) phenological stage, used for the GAMM, LMM and PCA models within the paper. Weather data has also been collated from Met Office records from Faversham and East </w:t>
      </w:r>
      <w:proofErr w:type="spellStart"/>
      <w:r>
        <w:t>Malling</w:t>
      </w:r>
      <w:proofErr w:type="spellEnd"/>
      <w:r>
        <w:t xml:space="preserve"> weather stations. Weather variables calculated include mean, maximum and minimum (</w:t>
      </w:r>
      <w:r w:rsidRPr="008B537C">
        <w:rPr>
          <w:rFonts w:cstheme="minorHAnsi"/>
        </w:rPr>
        <w:t>˚C</w:t>
      </w:r>
      <w:r>
        <w:t>) temperatures for each month (with May-Dec months from the previous year), average annual temperatures and Jan-Apr temperatures, total rainfall for each month (mm) and total frost days for each month.</w:t>
      </w:r>
    </w:p>
    <w:p w14:paraId="11772EE9" w14:textId="77777777" w:rsidR="004D643C" w:rsidRDefault="004D643C" w:rsidP="004D643C"/>
    <w:p w14:paraId="244F5579" w14:textId="77777777" w:rsidR="004D643C" w:rsidRDefault="004D643C" w:rsidP="004D643C">
      <w:r>
        <w:t>5. METHODS</w:t>
      </w:r>
    </w:p>
    <w:p w14:paraId="128EB89C" w14:textId="77777777" w:rsidR="004D643C" w:rsidRDefault="004D643C" w:rsidP="004D643C">
      <w:r>
        <w:t>--------------------------</w:t>
      </w:r>
    </w:p>
    <w:p w14:paraId="084CEE40" w14:textId="44394D90" w:rsidR="004D643C" w:rsidRPr="00BA1BDF" w:rsidRDefault="00F70101" w:rsidP="00F70101">
      <w:pPr>
        <w:spacing w:line="360" w:lineRule="auto"/>
        <w:rPr>
          <w:rFonts w:cstheme="minorHAnsi"/>
          <w:i/>
          <w:iCs/>
        </w:rPr>
      </w:pPr>
      <w:r w:rsidRPr="00BA1BDF">
        <w:rPr>
          <w:rFonts w:cstheme="minorHAnsi"/>
          <w:i/>
          <w:iCs/>
        </w:rPr>
        <w:t>Flowering data</w:t>
      </w:r>
    </w:p>
    <w:p w14:paraId="42C3CA58" w14:textId="399FB3D1" w:rsidR="00F70101" w:rsidRPr="00BA1BDF" w:rsidRDefault="00F70101" w:rsidP="00F70101">
      <w:pPr>
        <w:spacing w:line="360" w:lineRule="auto"/>
        <w:contextualSpacing/>
        <w:rPr>
          <w:rFonts w:cstheme="minorHAnsi"/>
        </w:rPr>
      </w:pPr>
      <w:r w:rsidRPr="00BA1BDF">
        <w:rPr>
          <w:rFonts w:cstheme="minorHAnsi"/>
        </w:rPr>
        <w:t>Phenological data on pear flowering were collected for the following metrics:</w:t>
      </w:r>
    </w:p>
    <w:p w14:paraId="6C366CC8" w14:textId="77777777" w:rsidR="00F70101" w:rsidRPr="00BA1BDF" w:rsidRDefault="00F70101" w:rsidP="00F70101">
      <w:pPr>
        <w:pStyle w:val="ListParagraph"/>
        <w:numPr>
          <w:ilvl w:val="0"/>
          <w:numId w:val="5"/>
        </w:numPr>
        <w:spacing w:line="360" w:lineRule="auto"/>
        <w:rPr>
          <w:rFonts w:cstheme="minorHAnsi"/>
        </w:rPr>
      </w:pPr>
      <w:r w:rsidRPr="00BA1BDF">
        <w:rPr>
          <w:rFonts w:cstheme="minorHAnsi"/>
        </w:rPr>
        <w:t xml:space="preserve">first (first flower opens on a tree or flower’s anthers are visible), </w:t>
      </w:r>
    </w:p>
    <w:p w14:paraId="7EF81430" w14:textId="77777777" w:rsidR="00F70101" w:rsidRPr="00BA1BDF" w:rsidRDefault="00F70101" w:rsidP="00F70101">
      <w:pPr>
        <w:pStyle w:val="ListParagraph"/>
        <w:numPr>
          <w:ilvl w:val="0"/>
          <w:numId w:val="5"/>
        </w:numPr>
        <w:spacing w:line="360" w:lineRule="auto"/>
        <w:rPr>
          <w:rFonts w:cstheme="minorHAnsi"/>
        </w:rPr>
      </w:pPr>
      <w:r w:rsidRPr="00BA1BDF">
        <w:rPr>
          <w:rFonts w:cstheme="minorHAnsi"/>
        </w:rPr>
        <w:t xml:space="preserve">ten percent (when 10% of flowers are open on the tree), </w:t>
      </w:r>
    </w:p>
    <w:p w14:paraId="0E2B660F" w14:textId="77777777" w:rsidR="00F70101" w:rsidRPr="00BA1BDF" w:rsidRDefault="00F70101" w:rsidP="00F70101">
      <w:pPr>
        <w:pStyle w:val="ListParagraph"/>
        <w:numPr>
          <w:ilvl w:val="0"/>
          <w:numId w:val="5"/>
        </w:numPr>
        <w:spacing w:line="360" w:lineRule="auto"/>
        <w:rPr>
          <w:rFonts w:cstheme="minorHAnsi"/>
        </w:rPr>
      </w:pPr>
      <w:r w:rsidRPr="00BA1BDF">
        <w:rPr>
          <w:rFonts w:cstheme="minorHAnsi"/>
        </w:rPr>
        <w:t xml:space="preserve">full (when 50% of flowers have opened on the tree), and </w:t>
      </w:r>
    </w:p>
    <w:p w14:paraId="31F7013A" w14:textId="77777777" w:rsidR="00F70101" w:rsidRPr="00BA1BDF" w:rsidRDefault="00F70101" w:rsidP="00F70101">
      <w:pPr>
        <w:pStyle w:val="ListParagraph"/>
        <w:numPr>
          <w:ilvl w:val="0"/>
          <w:numId w:val="5"/>
        </w:numPr>
        <w:spacing w:line="360" w:lineRule="auto"/>
        <w:rPr>
          <w:rFonts w:cstheme="minorHAnsi"/>
        </w:rPr>
      </w:pPr>
      <w:r w:rsidRPr="00BA1BDF">
        <w:rPr>
          <w:rFonts w:cstheme="minorHAnsi"/>
        </w:rPr>
        <w:t xml:space="preserve">last (90% of petals have fallen) </w:t>
      </w:r>
    </w:p>
    <w:p w14:paraId="25840904" w14:textId="5B430DFB" w:rsidR="00F70101" w:rsidRPr="00BA1BDF" w:rsidRDefault="00F70101" w:rsidP="00F70101">
      <w:pPr>
        <w:rPr>
          <w:rFonts w:cstheme="minorHAnsi"/>
        </w:rPr>
      </w:pPr>
      <w:r w:rsidRPr="00BA1BDF">
        <w:rPr>
          <w:rFonts w:cstheme="minorHAnsi"/>
        </w:rPr>
        <w:t xml:space="preserve">These data were collected at two sites; from 1960-2020 at NIAB EMR (formerly East </w:t>
      </w:r>
      <w:proofErr w:type="spellStart"/>
      <w:r w:rsidRPr="00BA1BDF">
        <w:rPr>
          <w:rFonts w:cstheme="minorHAnsi"/>
        </w:rPr>
        <w:t>Malling</w:t>
      </w:r>
      <w:proofErr w:type="spellEnd"/>
      <w:r w:rsidRPr="00BA1BDF">
        <w:rPr>
          <w:rFonts w:cstheme="minorHAnsi"/>
        </w:rPr>
        <w:t xml:space="preserve"> Research, 51.2885° N, 0.4383° E) and 1960-2019 at the </w:t>
      </w:r>
      <w:proofErr w:type="spellStart"/>
      <w:r w:rsidRPr="00BA1BDF">
        <w:rPr>
          <w:rFonts w:cstheme="minorHAnsi"/>
        </w:rPr>
        <w:t>Brogdale</w:t>
      </w:r>
      <w:proofErr w:type="spellEnd"/>
      <w:r w:rsidRPr="00BA1BDF">
        <w:rPr>
          <w:rFonts w:cstheme="minorHAnsi"/>
        </w:rPr>
        <w:t xml:space="preserve"> Collection (51.3007° N, 0.8762° E). Full and last flowering was recorded at both sites in the South-East of England, first flowering was only recorded in East </w:t>
      </w:r>
      <w:proofErr w:type="spellStart"/>
      <w:r w:rsidRPr="00BA1BDF">
        <w:rPr>
          <w:rFonts w:cstheme="minorHAnsi"/>
        </w:rPr>
        <w:t>Malling</w:t>
      </w:r>
      <w:proofErr w:type="spellEnd"/>
      <w:r w:rsidRPr="00BA1BDF">
        <w:rPr>
          <w:rFonts w:cstheme="minorHAnsi"/>
        </w:rPr>
        <w:t xml:space="preserve"> for 2 cultivars, whilst ten percent flowering was recorded at </w:t>
      </w:r>
      <w:proofErr w:type="spellStart"/>
      <w:r w:rsidRPr="00BA1BDF">
        <w:rPr>
          <w:rFonts w:cstheme="minorHAnsi"/>
        </w:rPr>
        <w:t>Brogdale</w:t>
      </w:r>
      <w:proofErr w:type="spellEnd"/>
      <w:r w:rsidRPr="00BA1BDF">
        <w:rPr>
          <w:rFonts w:cstheme="minorHAnsi"/>
        </w:rPr>
        <w:t xml:space="preserve"> for all cultivars. Phenological data was collated for twelve standard pear cultivars (cv.) including: Beurre Hardy LA (BH), Beurre </w:t>
      </w:r>
      <w:proofErr w:type="spellStart"/>
      <w:r w:rsidRPr="00BA1BDF">
        <w:rPr>
          <w:rFonts w:cstheme="minorHAnsi"/>
        </w:rPr>
        <w:t>Superfin</w:t>
      </w:r>
      <w:proofErr w:type="spellEnd"/>
      <w:r w:rsidRPr="00BA1BDF">
        <w:rPr>
          <w:rFonts w:cstheme="minorHAnsi"/>
        </w:rPr>
        <w:t xml:space="preserve"> (BS), Clapp's Favourite (CF), Conference (Con), Doyenne du </w:t>
      </w:r>
      <w:proofErr w:type="spellStart"/>
      <w:r w:rsidRPr="00BA1BDF">
        <w:rPr>
          <w:rFonts w:cstheme="minorHAnsi"/>
        </w:rPr>
        <w:t>Comice</w:t>
      </w:r>
      <w:proofErr w:type="spellEnd"/>
      <w:r w:rsidRPr="00BA1BDF">
        <w:rPr>
          <w:rFonts w:cstheme="minorHAnsi"/>
        </w:rPr>
        <w:t xml:space="preserve"> (DC), </w:t>
      </w:r>
      <w:proofErr w:type="spellStart"/>
      <w:r w:rsidRPr="00BA1BDF">
        <w:rPr>
          <w:rFonts w:cstheme="minorHAnsi"/>
        </w:rPr>
        <w:t>Durondeau</w:t>
      </w:r>
      <w:proofErr w:type="spellEnd"/>
      <w:r w:rsidRPr="00BA1BDF">
        <w:rPr>
          <w:rFonts w:cstheme="minorHAnsi"/>
        </w:rPr>
        <w:t xml:space="preserve"> LA (Du), </w:t>
      </w:r>
      <w:proofErr w:type="spellStart"/>
      <w:r w:rsidRPr="00BA1BDF">
        <w:rPr>
          <w:rFonts w:cstheme="minorHAnsi"/>
        </w:rPr>
        <w:t>Glou</w:t>
      </w:r>
      <w:proofErr w:type="spellEnd"/>
      <w:r w:rsidRPr="00BA1BDF">
        <w:rPr>
          <w:rFonts w:cstheme="minorHAnsi"/>
        </w:rPr>
        <w:t xml:space="preserve"> Morceau LA (GM), Louise Bonne of Jersey (LB), Nouveau </w:t>
      </w:r>
      <w:proofErr w:type="spellStart"/>
      <w:r w:rsidRPr="00BA1BDF">
        <w:rPr>
          <w:rFonts w:cstheme="minorHAnsi"/>
        </w:rPr>
        <w:t>Poiteau</w:t>
      </w:r>
      <w:proofErr w:type="spellEnd"/>
      <w:r w:rsidRPr="00BA1BDF">
        <w:rPr>
          <w:rFonts w:cstheme="minorHAnsi"/>
        </w:rPr>
        <w:t xml:space="preserve"> LA (NP), Packham's Triumph (PT), </w:t>
      </w:r>
      <w:proofErr w:type="spellStart"/>
      <w:r w:rsidRPr="00BA1BDF">
        <w:rPr>
          <w:rFonts w:cstheme="minorHAnsi"/>
        </w:rPr>
        <w:t>Precoce</w:t>
      </w:r>
      <w:proofErr w:type="spellEnd"/>
      <w:r w:rsidRPr="00BA1BDF">
        <w:rPr>
          <w:rFonts w:cstheme="minorHAnsi"/>
        </w:rPr>
        <w:t xml:space="preserve"> de </w:t>
      </w:r>
      <w:proofErr w:type="spellStart"/>
      <w:r w:rsidRPr="00BA1BDF">
        <w:rPr>
          <w:rFonts w:cstheme="minorHAnsi"/>
        </w:rPr>
        <w:t>Trevoux</w:t>
      </w:r>
      <w:proofErr w:type="spellEnd"/>
      <w:r w:rsidRPr="00BA1BDF">
        <w:rPr>
          <w:rFonts w:cstheme="minorHAnsi"/>
        </w:rPr>
        <w:t xml:space="preserve"> (</w:t>
      </w:r>
      <w:proofErr w:type="spellStart"/>
      <w:r w:rsidRPr="00BA1BDF">
        <w:rPr>
          <w:rFonts w:cstheme="minorHAnsi"/>
        </w:rPr>
        <w:t>PdT</w:t>
      </w:r>
      <w:proofErr w:type="spellEnd"/>
      <w:r w:rsidRPr="00BA1BDF">
        <w:rPr>
          <w:rFonts w:cstheme="minorHAnsi"/>
        </w:rPr>
        <w:t>) and Williams' Bon-Chretien (WB).</w:t>
      </w:r>
      <w:r w:rsidR="00BA1BDF">
        <w:rPr>
          <w:rFonts w:cstheme="minorHAnsi"/>
        </w:rPr>
        <w:t xml:space="preserve"> Dates of when each of the four phenological stages were converted into Julian days </w:t>
      </w:r>
      <w:r w:rsidR="00CE42BE">
        <w:rPr>
          <w:rFonts w:cstheme="minorHAnsi"/>
        </w:rPr>
        <w:t>before being analysed.</w:t>
      </w:r>
    </w:p>
    <w:p w14:paraId="4CFF0442" w14:textId="7B81D150" w:rsidR="00CE42BE" w:rsidRPr="007E3A00" w:rsidRDefault="00CE42BE" w:rsidP="00CE42BE">
      <w:pPr>
        <w:spacing w:line="360" w:lineRule="auto"/>
        <w:rPr>
          <w:rFonts w:cstheme="minorHAnsi"/>
          <w:i/>
          <w:iCs/>
        </w:rPr>
      </w:pPr>
      <w:r w:rsidRPr="007E3A00">
        <w:rPr>
          <w:rFonts w:cstheme="minorHAnsi"/>
          <w:i/>
          <w:iCs/>
        </w:rPr>
        <w:t>Weather data</w:t>
      </w:r>
    </w:p>
    <w:p w14:paraId="6E534213" w14:textId="3B1556D9" w:rsidR="00CE42BE" w:rsidRDefault="00CE42BE" w:rsidP="001C2280">
      <w:pPr>
        <w:pStyle w:val="NoSpacing"/>
      </w:pPr>
      <w:r w:rsidRPr="007E3A00">
        <w:t xml:space="preserve">To analyse flowering phenology weather data (1959-2020) from the East </w:t>
      </w:r>
      <w:proofErr w:type="spellStart"/>
      <w:r w:rsidRPr="007E3A00">
        <w:t>Malling</w:t>
      </w:r>
      <w:proofErr w:type="spellEnd"/>
      <w:r w:rsidRPr="007E3A00">
        <w:t xml:space="preserve"> weather station (51.288° N, 0.448° E) in Kent were used for pear data from NIAM EMR. For </w:t>
      </w:r>
      <w:proofErr w:type="spellStart"/>
      <w:r w:rsidRPr="007E3A00">
        <w:t>Brogdale</w:t>
      </w:r>
      <w:proofErr w:type="spellEnd"/>
      <w:r w:rsidRPr="007E3A00">
        <w:t xml:space="preserve"> flowering phenology, Faversham (51.297° N, 0.878° E) weather data were used. The following weather data were collated from Met Office MIDAS database </w:t>
      </w:r>
      <w:r w:rsidRPr="007E3A00">
        <w:fldChar w:fldCharType="begin"/>
      </w:r>
      <w:r w:rsidRPr="007E3A00">
        <w:instrText xml:space="preserve"> ADDIN EN.CITE &lt;EndNote&gt;&lt;Cite&gt;&lt;Author&gt;MetOffice&lt;/Author&gt;&lt;Year&gt;2021&lt;/Year&gt;&lt;RecNum&gt;622&lt;/RecNum&gt;&lt;DisplayText&gt;(MetOffice, 2021)&lt;/DisplayText&gt;&lt;record&gt;&lt;rec-number&gt;622&lt;/rec-number&gt;&lt;foreign-keys&gt;&lt;key app="EN" db-id="ae95eppp4t5s9cedfdnx0w25we9a2rzdppev" timestamp="1633685353"&gt;622&lt;/key&gt;&lt;/foreign-keys&gt;&lt;ref-type name="Journal Article"&gt;17&lt;/ref-type&gt;&lt;contributors&gt;&lt;authors&gt;&lt;author&gt;MetOffice&lt;/author&gt;&lt;/authors&gt;&lt;/contributors&gt;&lt;titles&gt;&lt;title&gt;Met Office MIDAS Open: UK Land Surface Stations Data (1853-current)&lt;/title&gt;&lt;/titles&gt;&lt;dates&gt;&lt;year&gt;2021&lt;/year&gt;&lt;/dates&gt;&lt;urls&gt;&lt;related-urls&gt;&lt;url&gt;https://data.ceda.ac.uk/badc/ukmo-midas-open/data&lt;/url&gt;&lt;/related-urls&gt;&lt;/urls&gt;&lt;/record&gt;&lt;/Cite&gt;&lt;/EndNote&gt;</w:instrText>
      </w:r>
      <w:r w:rsidRPr="007E3A00">
        <w:fldChar w:fldCharType="separate"/>
      </w:r>
      <w:r w:rsidRPr="007E3A00">
        <w:rPr>
          <w:noProof/>
        </w:rPr>
        <w:t>(MetOffice, 2021)</w:t>
      </w:r>
      <w:r w:rsidRPr="007E3A00">
        <w:fldChar w:fldCharType="end"/>
      </w:r>
      <w:r w:rsidRPr="007E3A00">
        <w:t xml:space="preserve">: daily maximum and minimum </w:t>
      </w:r>
      <w:r w:rsidRPr="007E3A00">
        <w:lastRenderedPageBreak/>
        <w:t xml:space="preserve">temperature data and daily rainfall from East </w:t>
      </w:r>
      <w:proofErr w:type="spellStart"/>
      <w:r w:rsidRPr="007E3A00">
        <w:t>Malling</w:t>
      </w:r>
      <w:proofErr w:type="spellEnd"/>
      <w:r w:rsidRPr="007E3A00">
        <w:t>. Daily maximum and minimum temperature data and daily rainfall from Faversham. Mean temperatures were calculated from an average of maximum and minimum temperatures. Frost days were calculated by summing the number of days where the daily minimum temperature was below zero. Monthly mean, maximum and minimum temperatures, Frost days for each month (Oct-Dec and Jan-May) were calculated and total rainfall for each month were calculated, for use within the PCA analysis.</w:t>
      </w:r>
    </w:p>
    <w:p w14:paraId="1D52A4F6" w14:textId="77777777" w:rsidR="001C2280" w:rsidRDefault="001C2280" w:rsidP="00005708">
      <w:pPr>
        <w:pStyle w:val="NoSpacing"/>
      </w:pPr>
    </w:p>
    <w:p w14:paraId="5576A273" w14:textId="447937E8" w:rsidR="001C2280" w:rsidRPr="007E3A00" w:rsidRDefault="007E3A00" w:rsidP="00005708">
      <w:pPr>
        <w:pStyle w:val="NoSpacing"/>
        <w:rPr>
          <w:i/>
          <w:iCs/>
        </w:rPr>
      </w:pPr>
      <w:r w:rsidRPr="007E3A00">
        <w:rPr>
          <w:i/>
          <w:iCs/>
        </w:rPr>
        <w:t>Future emissions scenarios</w:t>
      </w:r>
    </w:p>
    <w:p w14:paraId="3E808E2A" w14:textId="5987EBB9" w:rsidR="007E3A00" w:rsidRDefault="007E3A00" w:rsidP="001C2280">
      <w:pPr>
        <w:pStyle w:val="NoSpacing"/>
      </w:pPr>
      <w:r w:rsidRPr="007E3A00">
        <w:t>For historical</w:t>
      </w:r>
      <w:r>
        <w:t xml:space="preserve"> and current </w:t>
      </w:r>
      <w:r w:rsidRPr="007E3A00">
        <w:t xml:space="preserve">temperature data, mean January to April temperatures were calculated from 1960-2020, using data from East </w:t>
      </w:r>
      <w:proofErr w:type="spellStart"/>
      <w:r w:rsidRPr="007E3A00">
        <w:t>Malling</w:t>
      </w:r>
      <w:proofErr w:type="spellEnd"/>
      <w:r w:rsidRPr="007E3A00">
        <w:t xml:space="preserve"> (51.288° N, 0.448° E) and Faversham (51.297° N, 0.878° E)</w:t>
      </w:r>
      <w:bookmarkStart w:id="1" w:name="_Hlk109557990"/>
      <w:r>
        <w:t xml:space="preserve">. </w:t>
      </w:r>
      <w:r w:rsidRPr="007E3A00">
        <w:t xml:space="preserve">To calculate future temperature scenarios for 2080, data was extracted using the UK Climate Projections User Interface </w:t>
      </w:r>
      <w:r w:rsidRPr="007E3A00">
        <w:fldChar w:fldCharType="begin"/>
      </w:r>
      <w:r w:rsidRPr="007E3A00">
        <w:instrText xml:space="preserve"> ADDIN EN.CITE &lt;EndNote&gt;&lt;Cite&gt;&lt;Author&gt;UKCP&lt;/Author&gt;&lt;Year&gt;2021&lt;/Year&gt;&lt;RecNum&gt;686&lt;/RecNum&gt;&lt;DisplayText&gt;(UKCP, 2021)&lt;/DisplayText&gt;&lt;record&gt;&lt;rec-number&gt;686&lt;/rec-number&gt;&lt;foreign-keys&gt;&lt;key app="EN" db-id="ae95eppp4t5s9cedfdnx0w25we9a2rzdppev" timestamp="1636453966"&gt;686&lt;/key&gt;&lt;/foreign-keys&gt;&lt;ref-type name="Journal Article"&gt;17&lt;/ref-type&gt;&lt;contributors&gt;&lt;authors&gt;&lt;author&gt;UKCP&lt;/author&gt;&lt;/authors&gt;&lt;/contributors&gt;&lt;titles&gt;&lt;title&gt;UK Climate Projections User Interface Data: Anomalies for probabilistic projections (25km) over UK, 1961-2100&lt;/title&gt;&lt;/titles&gt;&lt;dates&gt;&lt;year&gt;2021&lt;/year&gt;&lt;/dates&gt;&lt;urls&gt;&lt;related-urls&gt;&lt;url&gt;https://ukclimateprojections-ui.metoffice.gov.uk/products/form/LS1_Sample_01&lt;/url&gt;&lt;/related-urls&gt;&lt;/urls&gt;&lt;/record&gt;&lt;/Cite&gt;&lt;/EndNote&gt;</w:instrText>
      </w:r>
      <w:r w:rsidRPr="007E3A00">
        <w:fldChar w:fldCharType="separate"/>
      </w:r>
      <w:r w:rsidRPr="007E3A00">
        <w:rPr>
          <w:noProof/>
        </w:rPr>
        <w:t>(UKCP, 2021)</w:t>
      </w:r>
      <w:r w:rsidRPr="007E3A00">
        <w:fldChar w:fldCharType="end"/>
      </w:r>
      <w:r w:rsidRPr="007E3A00">
        <w:t xml:space="preserve">. </w:t>
      </w:r>
      <w:bookmarkStart w:id="2" w:name="_Hlk109558044"/>
      <w:bookmarkEnd w:id="1"/>
      <w:r w:rsidRPr="007E3A00">
        <w:t xml:space="preserve">The predicted increase in mean air temperature at 1.5m for 2080 was calculated for January to April (baseline scenario 1981-2000) for a 25 km-by-25 km region in Kent, surrounding East </w:t>
      </w:r>
      <w:proofErr w:type="spellStart"/>
      <w:r w:rsidRPr="007E3A00">
        <w:t>Malling</w:t>
      </w:r>
      <w:proofErr w:type="spellEnd"/>
      <w:r w:rsidRPr="007E3A00">
        <w:t xml:space="preserve"> (562500.00, 162500.00), these temperatures were calculated for each of the four RCP scenarios (RCP2.6, RCP4.5, RCP6.0 and RCP8.5.) and added to the average 1981-2000 January-April temperature (6.30˚C). </w:t>
      </w:r>
      <w:bookmarkEnd w:id="2"/>
    </w:p>
    <w:p w14:paraId="4E6AF75E" w14:textId="77777777" w:rsidR="001C2280" w:rsidRPr="007E3A00" w:rsidRDefault="001C2280" w:rsidP="00005708">
      <w:pPr>
        <w:pStyle w:val="NoSpacing"/>
      </w:pPr>
    </w:p>
    <w:p w14:paraId="64DAC2AA" w14:textId="0EC9FB22" w:rsidR="007E3A00" w:rsidRPr="007E3A00" w:rsidRDefault="007E3A00" w:rsidP="00005708">
      <w:pPr>
        <w:pStyle w:val="NoSpacing"/>
      </w:pPr>
      <w:r w:rsidRPr="007E3A00">
        <w:t xml:space="preserve">For historical frost day data, total frost days from January to April were calculated from 1960-2020, using data from East </w:t>
      </w:r>
      <w:proofErr w:type="spellStart"/>
      <w:r w:rsidRPr="007E3A00">
        <w:t>Malling</w:t>
      </w:r>
      <w:proofErr w:type="spellEnd"/>
      <w:r w:rsidRPr="007E3A00">
        <w:t xml:space="preserve"> (51.288° N, 0.448° E) and Faversham (51.297° N, 0.878° E). </w:t>
      </w:r>
      <w:bookmarkStart w:id="3" w:name="_Hlk109558365"/>
      <w:r w:rsidRPr="007E3A00">
        <w:t xml:space="preserve">Frost days were calculated by totalling the number of days where the daily minimum temperature was below 0 ˚C. </w:t>
      </w:r>
      <w:bookmarkStart w:id="4" w:name="_Hlk109558399"/>
      <w:bookmarkEnd w:id="3"/>
      <w:r w:rsidRPr="007E3A00">
        <w:t>Future frost day scenarios were calculated for 2080 for RCP2.6 (low emissions) and RCP8.5 (high emissions) scenarios. Daily minimum temperature data for 2080 was extracted using the UK Climate Projections User Interface for a 60 km-by-60 km region in Kent. Frost days were calculated by summing the number of days where the minimum temperature was below 0 ˚C. RCP4.5 and RCP6.0 future frost day scenarios could not be calculated as minimum daily temperatures for these two scenarios were not available from the UK Climate Projections User Interface.</w:t>
      </w:r>
      <w:bookmarkEnd w:id="4"/>
    </w:p>
    <w:p w14:paraId="1F40573B" w14:textId="77777777" w:rsidR="007E3A00" w:rsidRDefault="007E3A00" w:rsidP="00CE42BE">
      <w:pPr>
        <w:spacing w:line="360" w:lineRule="auto"/>
        <w:rPr>
          <w:rFonts w:cstheme="minorHAnsi"/>
        </w:rPr>
      </w:pPr>
    </w:p>
    <w:p w14:paraId="28A8C6D3" w14:textId="586C8E4A" w:rsidR="00711162" w:rsidRDefault="00005708" w:rsidP="004D643C">
      <w:r>
        <w:t>References:</w:t>
      </w:r>
    </w:p>
    <w:p w14:paraId="500BB805" w14:textId="77777777" w:rsidR="00711162" w:rsidRDefault="00711162" w:rsidP="004D643C"/>
    <w:p w14:paraId="18AF9AA7" w14:textId="2B8562B3" w:rsidR="00711162" w:rsidRPr="00711162" w:rsidRDefault="00711162" w:rsidP="00711162">
      <w:pPr>
        <w:pStyle w:val="EndNoteBibliography"/>
        <w:spacing w:after="0"/>
        <w:ind w:left="720" w:hanging="720"/>
      </w:pPr>
      <w:r>
        <w:fldChar w:fldCharType="begin"/>
      </w:r>
      <w:r>
        <w:instrText xml:space="preserve"> ADDIN EN.REFLIST </w:instrText>
      </w:r>
      <w:r>
        <w:fldChar w:fldCharType="separate"/>
      </w:r>
      <w:r w:rsidRPr="00711162">
        <w:t xml:space="preserve">MetOffice. (2021). Met Office MIDAS Open: UK Land Surface Stations Data (1853-current). Retrieved from </w:t>
      </w:r>
      <w:hyperlink r:id="rId6" w:history="1">
        <w:r w:rsidRPr="00711162">
          <w:rPr>
            <w:rStyle w:val="Hyperlink"/>
          </w:rPr>
          <w:t>https://data.ceda.ac.uk/badc/ukmo-midas-open/data</w:t>
        </w:r>
      </w:hyperlink>
    </w:p>
    <w:p w14:paraId="0FDFF6A5" w14:textId="77BEC9B2" w:rsidR="00711162" w:rsidRPr="00711162" w:rsidRDefault="00711162" w:rsidP="00711162">
      <w:pPr>
        <w:pStyle w:val="EndNoteBibliography"/>
        <w:ind w:left="720" w:hanging="720"/>
      </w:pPr>
      <w:r w:rsidRPr="00711162">
        <w:t xml:space="preserve">UKCP. (2021). UK Climate Projections User Interface Data: Anomalies for probabilistic projections (25km) over UK, 1961-2100. Retrieved from </w:t>
      </w:r>
      <w:hyperlink r:id="rId7" w:history="1">
        <w:r w:rsidRPr="00711162">
          <w:rPr>
            <w:rStyle w:val="Hyperlink"/>
          </w:rPr>
          <w:t>https://ukclimateprojections-ui.metoffice.gov.uk/products/form/LS1_Sample_01</w:t>
        </w:r>
      </w:hyperlink>
    </w:p>
    <w:p w14:paraId="3AD0CCB7" w14:textId="7D931D82" w:rsidR="004D643C" w:rsidRDefault="00711162" w:rsidP="004D643C">
      <w:r>
        <w:fldChar w:fldCharType="end"/>
      </w:r>
    </w:p>
    <w:sectPr w:rsidR="004D64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0C22"/>
    <w:multiLevelType w:val="hybridMultilevel"/>
    <w:tmpl w:val="17EC382C"/>
    <w:lvl w:ilvl="0" w:tplc="62FA954C">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4D86773"/>
    <w:multiLevelType w:val="hybridMultilevel"/>
    <w:tmpl w:val="F5E60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4409A8"/>
    <w:multiLevelType w:val="hybridMultilevel"/>
    <w:tmpl w:val="16400FD4"/>
    <w:lvl w:ilvl="0" w:tplc="82B257A6">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90162A"/>
    <w:multiLevelType w:val="hybridMultilevel"/>
    <w:tmpl w:val="2A6CB77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96E0CFE"/>
    <w:multiLevelType w:val="hybridMultilevel"/>
    <w:tmpl w:val="3B326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8B1D11"/>
    <w:multiLevelType w:val="hybridMultilevel"/>
    <w:tmpl w:val="9BF21444"/>
    <w:lvl w:ilvl="0" w:tplc="62FA95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227813">
    <w:abstractNumId w:val="1"/>
  </w:num>
  <w:num w:numId="2" w16cid:durableId="224680932">
    <w:abstractNumId w:val="3"/>
  </w:num>
  <w:num w:numId="3" w16cid:durableId="1854758398">
    <w:abstractNumId w:val="0"/>
  </w:num>
  <w:num w:numId="4" w16cid:durableId="61875425">
    <w:abstractNumId w:val="5"/>
  </w:num>
  <w:num w:numId="5" w16cid:durableId="28990003">
    <w:abstractNumId w:val="4"/>
  </w:num>
  <w:num w:numId="6" w16cid:durableId="2076189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95eppp4t5s9cedfdnx0w25we9a2rzdppev&quot;&gt;My EndNote Library&lt;record-ids&gt;&lt;item&gt;622&lt;/item&gt;&lt;item&gt;686&lt;/item&gt;&lt;/record-ids&gt;&lt;/item&gt;&lt;/Libraries&gt;"/>
  </w:docVars>
  <w:rsids>
    <w:rsidRoot w:val="004D643C"/>
    <w:rsid w:val="00001585"/>
    <w:rsid w:val="00005708"/>
    <w:rsid w:val="00021CD4"/>
    <w:rsid w:val="00042B10"/>
    <w:rsid w:val="00063885"/>
    <w:rsid w:val="00083B49"/>
    <w:rsid w:val="00096F26"/>
    <w:rsid w:val="000A5FDB"/>
    <w:rsid w:val="000B7331"/>
    <w:rsid w:val="00104B35"/>
    <w:rsid w:val="00120AB8"/>
    <w:rsid w:val="00164BC7"/>
    <w:rsid w:val="001C2280"/>
    <w:rsid w:val="001D13EB"/>
    <w:rsid w:val="001D7C63"/>
    <w:rsid w:val="001E4BAA"/>
    <w:rsid w:val="001F03A9"/>
    <w:rsid w:val="001F13C9"/>
    <w:rsid w:val="00200918"/>
    <w:rsid w:val="00234437"/>
    <w:rsid w:val="002D675A"/>
    <w:rsid w:val="00323EAA"/>
    <w:rsid w:val="003508C4"/>
    <w:rsid w:val="003D5CF2"/>
    <w:rsid w:val="00444DF6"/>
    <w:rsid w:val="00464C2B"/>
    <w:rsid w:val="00474E6B"/>
    <w:rsid w:val="00485042"/>
    <w:rsid w:val="004B33CC"/>
    <w:rsid w:val="004D643C"/>
    <w:rsid w:val="004E148D"/>
    <w:rsid w:val="004F6AE0"/>
    <w:rsid w:val="00503C2A"/>
    <w:rsid w:val="00507028"/>
    <w:rsid w:val="00512055"/>
    <w:rsid w:val="00524614"/>
    <w:rsid w:val="0053551B"/>
    <w:rsid w:val="00556460"/>
    <w:rsid w:val="00583C09"/>
    <w:rsid w:val="0058644C"/>
    <w:rsid w:val="00587033"/>
    <w:rsid w:val="00596214"/>
    <w:rsid w:val="00596362"/>
    <w:rsid w:val="005F3011"/>
    <w:rsid w:val="005F58A9"/>
    <w:rsid w:val="00606E8B"/>
    <w:rsid w:val="0062249D"/>
    <w:rsid w:val="00627197"/>
    <w:rsid w:val="006934F7"/>
    <w:rsid w:val="006C107C"/>
    <w:rsid w:val="006C592E"/>
    <w:rsid w:val="00711162"/>
    <w:rsid w:val="00721D27"/>
    <w:rsid w:val="007417AB"/>
    <w:rsid w:val="0074662A"/>
    <w:rsid w:val="0074735D"/>
    <w:rsid w:val="00772233"/>
    <w:rsid w:val="007B3E3C"/>
    <w:rsid w:val="007D27CC"/>
    <w:rsid w:val="007E0B4A"/>
    <w:rsid w:val="007E3A00"/>
    <w:rsid w:val="007F5630"/>
    <w:rsid w:val="00802073"/>
    <w:rsid w:val="0083420D"/>
    <w:rsid w:val="00836296"/>
    <w:rsid w:val="00853516"/>
    <w:rsid w:val="008B537C"/>
    <w:rsid w:val="008B57F2"/>
    <w:rsid w:val="008D2306"/>
    <w:rsid w:val="008F0369"/>
    <w:rsid w:val="0092317A"/>
    <w:rsid w:val="00960FDD"/>
    <w:rsid w:val="00973775"/>
    <w:rsid w:val="00981FF0"/>
    <w:rsid w:val="009A535F"/>
    <w:rsid w:val="009F63AA"/>
    <w:rsid w:val="00A27D04"/>
    <w:rsid w:val="00A4362C"/>
    <w:rsid w:val="00AB4AF1"/>
    <w:rsid w:val="00AB5611"/>
    <w:rsid w:val="00AB5BB7"/>
    <w:rsid w:val="00AD782D"/>
    <w:rsid w:val="00AE70BF"/>
    <w:rsid w:val="00B112AF"/>
    <w:rsid w:val="00B53D4E"/>
    <w:rsid w:val="00B77B8C"/>
    <w:rsid w:val="00B825AD"/>
    <w:rsid w:val="00BA1BDF"/>
    <w:rsid w:val="00BA6476"/>
    <w:rsid w:val="00BB1DFC"/>
    <w:rsid w:val="00BD7518"/>
    <w:rsid w:val="00C20CB4"/>
    <w:rsid w:val="00C36DA4"/>
    <w:rsid w:val="00C6758A"/>
    <w:rsid w:val="00C8367B"/>
    <w:rsid w:val="00C8532E"/>
    <w:rsid w:val="00C905B4"/>
    <w:rsid w:val="00CB6670"/>
    <w:rsid w:val="00CB7308"/>
    <w:rsid w:val="00CE42BE"/>
    <w:rsid w:val="00D30C4B"/>
    <w:rsid w:val="00D9655C"/>
    <w:rsid w:val="00DC00AB"/>
    <w:rsid w:val="00DD4DDE"/>
    <w:rsid w:val="00DF1579"/>
    <w:rsid w:val="00DF5B88"/>
    <w:rsid w:val="00E110EE"/>
    <w:rsid w:val="00E140B8"/>
    <w:rsid w:val="00E1786B"/>
    <w:rsid w:val="00E67948"/>
    <w:rsid w:val="00E847B4"/>
    <w:rsid w:val="00EE32D8"/>
    <w:rsid w:val="00EE37CC"/>
    <w:rsid w:val="00EF156F"/>
    <w:rsid w:val="00F2219A"/>
    <w:rsid w:val="00F51111"/>
    <w:rsid w:val="00F54FB2"/>
    <w:rsid w:val="00F671A0"/>
    <w:rsid w:val="00F70101"/>
    <w:rsid w:val="00F7382C"/>
    <w:rsid w:val="00FB69F7"/>
    <w:rsid w:val="00FC085B"/>
    <w:rsid w:val="00FD1478"/>
    <w:rsid w:val="00FF244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5B890"/>
  <w15:chartTrackingRefBased/>
  <w15:docId w15:val="{04FE6D4A-C06E-4DFE-AB71-F46E703B0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85042"/>
    <w:rPr>
      <w:color w:val="0563C1" w:themeColor="hyperlink"/>
      <w:u w:val="single"/>
    </w:rPr>
  </w:style>
  <w:style w:type="character" w:styleId="UnresolvedMention">
    <w:name w:val="Unresolved Mention"/>
    <w:basedOn w:val="DefaultParagraphFont"/>
    <w:uiPriority w:val="99"/>
    <w:semiHidden/>
    <w:unhideWhenUsed/>
    <w:rsid w:val="00485042"/>
    <w:rPr>
      <w:color w:val="605E5C"/>
      <w:shd w:val="clear" w:color="auto" w:fill="E1DFDD"/>
    </w:rPr>
  </w:style>
  <w:style w:type="paragraph" w:styleId="ListParagraph">
    <w:name w:val="List Paragraph"/>
    <w:basedOn w:val="Normal"/>
    <w:uiPriority w:val="34"/>
    <w:qFormat/>
    <w:rsid w:val="001D13EB"/>
    <w:pPr>
      <w:ind w:left="720"/>
      <w:contextualSpacing/>
    </w:pPr>
  </w:style>
  <w:style w:type="paragraph" w:styleId="Revision">
    <w:name w:val="Revision"/>
    <w:hidden/>
    <w:uiPriority w:val="99"/>
    <w:semiHidden/>
    <w:rsid w:val="002D675A"/>
    <w:pPr>
      <w:spacing w:after="0" w:line="240" w:lineRule="auto"/>
    </w:pPr>
  </w:style>
  <w:style w:type="character" w:styleId="CommentReference">
    <w:name w:val="annotation reference"/>
    <w:basedOn w:val="DefaultParagraphFont"/>
    <w:uiPriority w:val="99"/>
    <w:semiHidden/>
    <w:unhideWhenUsed/>
    <w:rsid w:val="005F3011"/>
    <w:rPr>
      <w:sz w:val="16"/>
      <w:szCs w:val="16"/>
    </w:rPr>
  </w:style>
  <w:style w:type="paragraph" w:styleId="CommentText">
    <w:name w:val="annotation text"/>
    <w:basedOn w:val="Normal"/>
    <w:link w:val="CommentTextChar"/>
    <w:uiPriority w:val="99"/>
    <w:unhideWhenUsed/>
    <w:rsid w:val="005F3011"/>
    <w:pPr>
      <w:spacing w:line="240" w:lineRule="auto"/>
    </w:pPr>
    <w:rPr>
      <w:sz w:val="20"/>
      <w:szCs w:val="20"/>
    </w:rPr>
  </w:style>
  <w:style w:type="character" w:customStyle="1" w:styleId="CommentTextChar">
    <w:name w:val="Comment Text Char"/>
    <w:basedOn w:val="DefaultParagraphFont"/>
    <w:link w:val="CommentText"/>
    <w:uiPriority w:val="99"/>
    <w:rsid w:val="005F3011"/>
    <w:rPr>
      <w:sz w:val="20"/>
      <w:szCs w:val="20"/>
    </w:rPr>
  </w:style>
  <w:style w:type="paragraph" w:styleId="CommentSubject">
    <w:name w:val="annotation subject"/>
    <w:basedOn w:val="CommentText"/>
    <w:next w:val="CommentText"/>
    <w:link w:val="CommentSubjectChar"/>
    <w:uiPriority w:val="99"/>
    <w:semiHidden/>
    <w:unhideWhenUsed/>
    <w:rsid w:val="005F3011"/>
    <w:rPr>
      <w:b/>
      <w:bCs/>
    </w:rPr>
  </w:style>
  <w:style w:type="character" w:customStyle="1" w:styleId="CommentSubjectChar">
    <w:name w:val="Comment Subject Char"/>
    <w:basedOn w:val="CommentTextChar"/>
    <w:link w:val="CommentSubject"/>
    <w:uiPriority w:val="99"/>
    <w:semiHidden/>
    <w:rsid w:val="005F3011"/>
    <w:rPr>
      <w:b/>
      <w:bCs/>
      <w:sz w:val="20"/>
      <w:szCs w:val="20"/>
    </w:rPr>
  </w:style>
  <w:style w:type="paragraph" w:styleId="NoSpacing">
    <w:name w:val="No Spacing"/>
    <w:link w:val="NoSpacingChar"/>
    <w:uiPriority w:val="1"/>
    <w:qFormat/>
    <w:rsid w:val="001C2280"/>
    <w:pPr>
      <w:spacing w:after="0" w:line="240" w:lineRule="auto"/>
    </w:pPr>
  </w:style>
  <w:style w:type="paragraph" w:customStyle="1" w:styleId="EndNoteBibliographyTitle">
    <w:name w:val="EndNote Bibliography Title"/>
    <w:basedOn w:val="Normal"/>
    <w:link w:val="EndNoteBibliographyTitleChar"/>
    <w:rsid w:val="00711162"/>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711162"/>
  </w:style>
  <w:style w:type="character" w:customStyle="1" w:styleId="EndNoteBibliographyTitleChar">
    <w:name w:val="EndNote Bibliography Title Char"/>
    <w:basedOn w:val="NoSpacingChar"/>
    <w:link w:val="EndNoteBibliographyTitle"/>
    <w:rsid w:val="00711162"/>
    <w:rPr>
      <w:rFonts w:ascii="Calibri" w:hAnsi="Calibri" w:cs="Calibri"/>
      <w:noProof/>
      <w:lang w:val="en-US"/>
    </w:rPr>
  </w:style>
  <w:style w:type="paragraph" w:customStyle="1" w:styleId="EndNoteBibliography">
    <w:name w:val="EndNote Bibliography"/>
    <w:basedOn w:val="Normal"/>
    <w:link w:val="EndNoteBibliographyChar"/>
    <w:rsid w:val="00711162"/>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71116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481020">
      <w:bodyDiv w:val="1"/>
      <w:marLeft w:val="0"/>
      <w:marRight w:val="0"/>
      <w:marTop w:val="0"/>
      <w:marBottom w:val="0"/>
      <w:divBdr>
        <w:top w:val="none" w:sz="0" w:space="0" w:color="auto"/>
        <w:left w:val="none" w:sz="0" w:space="0" w:color="auto"/>
        <w:bottom w:val="none" w:sz="0" w:space="0" w:color="auto"/>
        <w:right w:val="none" w:sz="0" w:space="0" w:color="auto"/>
      </w:divBdr>
    </w:div>
    <w:div w:id="384915425">
      <w:bodyDiv w:val="1"/>
      <w:marLeft w:val="0"/>
      <w:marRight w:val="0"/>
      <w:marTop w:val="0"/>
      <w:marBottom w:val="0"/>
      <w:divBdr>
        <w:top w:val="none" w:sz="0" w:space="0" w:color="auto"/>
        <w:left w:val="none" w:sz="0" w:space="0" w:color="auto"/>
        <w:bottom w:val="none" w:sz="0" w:space="0" w:color="auto"/>
        <w:right w:val="none" w:sz="0" w:space="0" w:color="auto"/>
      </w:divBdr>
    </w:div>
    <w:div w:id="892235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ukclimateprojections-ui.metoffice.gov.uk/products/form/LS1_Sample_0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ata.ceda.ac.uk/badc/ukmo-midas-open/data"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90E09-1908-4880-9484-B175058F7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810</Words>
  <Characters>16018</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Reeves</dc:creator>
  <cp:keywords/>
  <dc:description/>
  <cp:lastModifiedBy>Laura Reeves</cp:lastModifiedBy>
  <cp:revision>3</cp:revision>
  <dcterms:created xsi:type="dcterms:W3CDTF">2022-07-29T09:02:00Z</dcterms:created>
  <dcterms:modified xsi:type="dcterms:W3CDTF">2022-07-29T09:02:00Z</dcterms:modified>
</cp:coreProperties>
</file>